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A8A7B" w14:textId="58F765B1" w:rsidR="00BB77EA" w:rsidRDefault="00814113">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ancang Bangun Media Pembelajaran Interaktif pada Mata Pelajaran Desain Grafis</w:t>
      </w:r>
    </w:p>
    <w:p w14:paraId="18FF75FD" w14:textId="77777777" w:rsidR="00BB77EA" w:rsidRDefault="00BB77EA">
      <w:pPr>
        <w:spacing w:after="0" w:line="240" w:lineRule="auto"/>
        <w:rPr>
          <w:rFonts w:ascii="Times New Roman" w:eastAsia="Times New Roman" w:hAnsi="Times New Roman" w:cs="Times New Roman"/>
          <w:sz w:val="24"/>
          <w:szCs w:val="24"/>
        </w:rPr>
      </w:pPr>
    </w:p>
    <w:p w14:paraId="1B5E3491" w14:textId="4D6A9184" w:rsidR="00BB77EA" w:rsidRDefault="00C676F1">
      <w:pPr>
        <w:spacing w:after="0" w:line="240" w:lineRule="auto"/>
        <w:jc w:val="center"/>
        <w:rPr>
          <w:rFonts w:ascii="Times New Roman" w:eastAsia="Times New Roman" w:hAnsi="Times New Roman" w:cs="Times New Roman"/>
          <w:b/>
          <w:sz w:val="24"/>
          <w:szCs w:val="24"/>
        </w:rPr>
      </w:pPr>
      <w:bookmarkStart w:id="0" w:name="_GoBack"/>
      <w:r>
        <w:rPr>
          <w:rFonts w:ascii="Times New Roman" w:eastAsia="Times New Roman" w:hAnsi="Times New Roman" w:cs="Times New Roman"/>
          <w:b/>
          <w:sz w:val="24"/>
          <w:szCs w:val="24"/>
        </w:rPr>
        <w:t>Fahmi Romisa</w:t>
      </w:r>
    </w:p>
    <w:bookmarkEnd w:id="0"/>
    <w:p w14:paraId="645B1F59" w14:textId="0CD9C5FB" w:rsidR="004D74FB" w:rsidRPr="004D74FB" w:rsidRDefault="004D74FB" w:rsidP="004D74FB">
      <w:pPr>
        <w:spacing w:after="0" w:line="240" w:lineRule="auto"/>
        <w:jc w:val="center"/>
        <w:rPr>
          <w:rFonts w:ascii="Times New Roman" w:eastAsia="Times New Roman" w:hAnsi="Times New Roman" w:cs="Times New Roman"/>
          <w:i/>
          <w:sz w:val="20"/>
          <w:szCs w:val="20"/>
        </w:rPr>
      </w:pPr>
      <w:r w:rsidRPr="004D74FB">
        <w:rPr>
          <w:rFonts w:ascii="Times New Roman" w:eastAsia="Times New Roman" w:hAnsi="Times New Roman" w:cs="Times New Roman"/>
          <w:i/>
          <w:sz w:val="20"/>
          <w:szCs w:val="20"/>
        </w:rPr>
        <w:t>romy@fkip.unmul.ac.id</w:t>
      </w:r>
      <w:r>
        <w:rPr>
          <w:rFonts w:ascii="Times New Roman" w:eastAsia="Times New Roman" w:hAnsi="Times New Roman" w:cs="Times New Roman"/>
          <w:i/>
          <w:sz w:val="20"/>
          <w:szCs w:val="20"/>
        </w:rPr>
        <w:t xml:space="preserve"> </w:t>
      </w:r>
    </w:p>
    <w:p w14:paraId="6B70EF3D" w14:textId="4B054E44" w:rsidR="005D6029" w:rsidRPr="004D74FB" w:rsidRDefault="00C676F1" w:rsidP="004D74F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Mulawarman</w:t>
      </w:r>
    </w:p>
    <w:p w14:paraId="6696E78D" w14:textId="6BEA7D90" w:rsidR="00BB77EA" w:rsidRDefault="00C676F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wi Rosita</w:t>
      </w:r>
    </w:p>
    <w:p w14:paraId="6FF6F0CD" w14:textId="6F80E633" w:rsidR="004D74FB" w:rsidRDefault="004D74FB">
      <w:pPr>
        <w:spacing w:after="0" w:line="240" w:lineRule="auto"/>
        <w:jc w:val="center"/>
        <w:rPr>
          <w:rFonts w:ascii="Times New Roman" w:eastAsia="Times New Roman" w:hAnsi="Times New Roman" w:cs="Times New Roman"/>
          <w:b/>
          <w:sz w:val="24"/>
          <w:szCs w:val="24"/>
        </w:rPr>
      </w:pPr>
      <w:r w:rsidRPr="00A61F1C">
        <w:rPr>
          <w:rFonts w:ascii="Times New Roman" w:eastAsia="Times New Roman" w:hAnsi="Times New Roman" w:cs="Times New Roman"/>
          <w:i/>
          <w:sz w:val="20"/>
          <w:szCs w:val="20"/>
        </w:rPr>
        <w:t>dewi.rosita@fkip.unmul.ac.id</w:t>
      </w:r>
    </w:p>
    <w:p w14:paraId="525626F6" w14:textId="4FD33E5F" w:rsidR="00A244EC" w:rsidRDefault="00C676F1" w:rsidP="004D74F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Mulawarman</w:t>
      </w:r>
    </w:p>
    <w:p w14:paraId="073258CD" w14:textId="198CF658" w:rsidR="00B222BC" w:rsidRPr="00737C26" w:rsidRDefault="00737C26" w:rsidP="004D74FB">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Alamat: </w:t>
      </w:r>
      <w:r w:rsidR="00B222BC" w:rsidRPr="00B222BC">
        <w:rPr>
          <w:rFonts w:ascii="Times New Roman" w:eastAsia="Times New Roman" w:hAnsi="Times New Roman" w:cs="Times New Roman"/>
          <w:lang w:val="en-US"/>
        </w:rPr>
        <w:t>Jl. Kuaro, Gn. Kelua, Kec. Samarinda Ulu, Kota Samarinda, Kalimantan Timur 75119</w:t>
      </w:r>
    </w:p>
    <w:p w14:paraId="103F8422" w14:textId="4473260E" w:rsidR="00BB77EA" w:rsidRPr="00A61F1C" w:rsidRDefault="004D74FB">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en-US"/>
        </w:rPr>
        <w:t>Korespondensi penulis</w:t>
      </w:r>
      <w:r w:rsidR="00390012">
        <w:rPr>
          <w:rFonts w:ascii="Times New Roman" w:eastAsia="Times New Roman" w:hAnsi="Times New Roman" w:cs="Times New Roman"/>
          <w:i/>
          <w:sz w:val="20"/>
          <w:szCs w:val="20"/>
        </w:rPr>
        <w:t xml:space="preserve">: </w:t>
      </w:r>
      <w:r w:rsidR="00A61F1C" w:rsidRPr="004D74FB">
        <w:rPr>
          <w:rFonts w:ascii="Times New Roman" w:eastAsia="Times New Roman" w:hAnsi="Times New Roman" w:cs="Times New Roman"/>
          <w:i/>
          <w:sz w:val="20"/>
          <w:szCs w:val="20"/>
        </w:rPr>
        <w:t>romy@fkip.unmul.ac.id</w:t>
      </w:r>
      <w:r w:rsidR="00A61F1C">
        <w:rPr>
          <w:rFonts w:ascii="Times New Roman" w:eastAsia="Times New Roman" w:hAnsi="Times New Roman" w:cs="Times New Roman"/>
          <w:i/>
          <w:sz w:val="20"/>
          <w:szCs w:val="20"/>
        </w:rPr>
        <w:t xml:space="preserve"> </w:t>
      </w:r>
    </w:p>
    <w:p w14:paraId="39961CFA" w14:textId="77777777" w:rsidR="00BB77EA" w:rsidRDefault="00BB77EA">
      <w:pPr>
        <w:spacing w:after="0" w:line="240" w:lineRule="auto"/>
        <w:rPr>
          <w:rFonts w:ascii="Times New Roman" w:eastAsia="Times New Roman" w:hAnsi="Times New Roman" w:cs="Times New Roman"/>
          <w:b/>
          <w:sz w:val="24"/>
          <w:szCs w:val="24"/>
        </w:rPr>
      </w:pPr>
    </w:p>
    <w:p w14:paraId="4EE2820E" w14:textId="5ECB23DD" w:rsidR="00BB77EA" w:rsidRPr="004D74FB" w:rsidRDefault="00390012" w:rsidP="00A76143">
      <w:pPr>
        <w:spacing w:after="0" w:line="240" w:lineRule="auto"/>
        <w:jc w:val="both"/>
        <w:rPr>
          <w:rFonts w:ascii="Times New Roman" w:eastAsia="Times New Roman" w:hAnsi="Times New Roman" w:cs="Times New Roman"/>
          <w:i/>
          <w:sz w:val="20"/>
          <w:szCs w:val="20"/>
        </w:rPr>
      </w:pPr>
      <w:r w:rsidRPr="004D74FB">
        <w:rPr>
          <w:rFonts w:ascii="Times New Roman" w:eastAsia="Times New Roman" w:hAnsi="Times New Roman" w:cs="Times New Roman"/>
          <w:b/>
          <w:i/>
          <w:sz w:val="20"/>
          <w:szCs w:val="20"/>
        </w:rPr>
        <w:t>Abstract</w:t>
      </w:r>
      <w:r w:rsidRPr="004D74FB">
        <w:rPr>
          <w:rFonts w:ascii="Times New Roman" w:eastAsia="Times New Roman" w:hAnsi="Times New Roman" w:cs="Times New Roman"/>
          <w:i/>
          <w:sz w:val="20"/>
          <w:szCs w:val="20"/>
        </w:rPr>
        <w:t xml:space="preserve">. </w:t>
      </w:r>
      <w:r w:rsidR="00B72BDA" w:rsidRPr="004D74FB">
        <w:rPr>
          <w:rFonts w:ascii="Times New Roman" w:eastAsia="Times New Roman" w:hAnsi="Times New Roman" w:cs="Times New Roman"/>
          <w:i/>
          <w:sz w:val="20"/>
          <w:szCs w:val="20"/>
        </w:rPr>
        <w:t>Design and Development of Interactive Learning Media in Graphic Design Subjects is a research that aims to develop effective and practical interactive learning media on basic graphic design topics. This research uses the ADDIE development model, which consists of five development stages: analysis, design, development, implementation, and evaluation.At the analysis stage, this research understands the problems found in the use of learning media in graphic design subjects, such as the limited use of print media and the need for more interactive and interesting media. At the design stage, this research develops a learning media design that involves multimedia elements such as text, images, graphics, sound, video, animation and comprehensive simulations. At the development stage, this research develops multimedia-based interactive learning media, which can provide certain forms of interaction that allow users to interact actively with the program. The research results show that the Basic Graphic Design interactive learning media developed is valid from the instructional and display aspects, and is practical and suitable for use for basic graphic design learning. Thus, this research contributes to the development of interactive learning media that is effective and practical in improving the quality of learning in graphic design subjects.</w:t>
      </w:r>
    </w:p>
    <w:p w14:paraId="62A427C1" w14:textId="77777777" w:rsidR="00BB77EA" w:rsidRPr="004D74FB" w:rsidRDefault="00BB77EA">
      <w:pPr>
        <w:spacing w:after="0" w:line="240" w:lineRule="auto"/>
        <w:jc w:val="both"/>
        <w:rPr>
          <w:rFonts w:ascii="Times New Roman" w:eastAsia="Times New Roman" w:hAnsi="Times New Roman" w:cs="Times New Roman"/>
          <w:i/>
          <w:sz w:val="20"/>
          <w:szCs w:val="20"/>
        </w:rPr>
      </w:pPr>
    </w:p>
    <w:p w14:paraId="4E95FAB1" w14:textId="0185EC44" w:rsidR="00BB77EA" w:rsidRPr="004D74FB" w:rsidRDefault="00390012">
      <w:pPr>
        <w:spacing w:after="0" w:line="240" w:lineRule="auto"/>
        <w:jc w:val="both"/>
        <w:rPr>
          <w:rFonts w:ascii="Times New Roman" w:eastAsia="Times New Roman" w:hAnsi="Times New Roman" w:cs="Times New Roman"/>
          <w:sz w:val="20"/>
          <w:szCs w:val="20"/>
        </w:rPr>
      </w:pPr>
      <w:r w:rsidRPr="004D74FB">
        <w:rPr>
          <w:rFonts w:ascii="Times New Roman" w:eastAsia="Times New Roman" w:hAnsi="Times New Roman" w:cs="Times New Roman"/>
          <w:b/>
          <w:i/>
          <w:sz w:val="20"/>
          <w:szCs w:val="20"/>
        </w:rPr>
        <w:t>Keywords</w:t>
      </w:r>
      <w:r w:rsidRPr="004D74FB">
        <w:rPr>
          <w:rFonts w:ascii="Times New Roman" w:eastAsia="Times New Roman" w:hAnsi="Times New Roman" w:cs="Times New Roman"/>
          <w:i/>
          <w:sz w:val="20"/>
          <w:szCs w:val="20"/>
        </w:rPr>
        <w:t xml:space="preserve">: </w:t>
      </w:r>
      <w:r w:rsidR="00B72BDA" w:rsidRPr="004D74FB">
        <w:rPr>
          <w:rFonts w:ascii="Times New Roman" w:eastAsia="Times New Roman" w:hAnsi="Times New Roman" w:cs="Times New Roman"/>
          <w:i/>
          <w:sz w:val="20"/>
          <w:szCs w:val="20"/>
        </w:rPr>
        <w:t>Multimedia, Interactive, Basic Graphic Design</w:t>
      </w:r>
    </w:p>
    <w:p w14:paraId="4640A63D" w14:textId="77777777" w:rsidR="00BB77EA" w:rsidRPr="004D74FB" w:rsidRDefault="00BB77EA">
      <w:pPr>
        <w:spacing w:after="0" w:line="240" w:lineRule="auto"/>
        <w:jc w:val="both"/>
        <w:rPr>
          <w:rFonts w:ascii="Times New Roman" w:eastAsia="Times New Roman" w:hAnsi="Times New Roman" w:cs="Times New Roman"/>
          <w:sz w:val="20"/>
          <w:szCs w:val="20"/>
        </w:rPr>
      </w:pPr>
    </w:p>
    <w:p w14:paraId="39364ABA" w14:textId="529F1CA3" w:rsidR="00BB77EA" w:rsidRPr="004D74FB" w:rsidRDefault="00390012" w:rsidP="00B222BC">
      <w:pPr>
        <w:spacing w:after="0" w:line="240" w:lineRule="auto"/>
        <w:jc w:val="both"/>
        <w:rPr>
          <w:rFonts w:ascii="Times New Roman" w:eastAsia="Times New Roman" w:hAnsi="Times New Roman" w:cs="Times New Roman"/>
          <w:sz w:val="20"/>
          <w:szCs w:val="20"/>
        </w:rPr>
      </w:pPr>
      <w:r w:rsidRPr="004D74FB">
        <w:rPr>
          <w:rFonts w:ascii="Times New Roman" w:eastAsia="Times New Roman" w:hAnsi="Times New Roman" w:cs="Times New Roman"/>
          <w:b/>
          <w:sz w:val="20"/>
          <w:szCs w:val="20"/>
        </w:rPr>
        <w:t>Abstrak</w:t>
      </w:r>
      <w:r w:rsidRPr="004D74FB">
        <w:rPr>
          <w:rFonts w:ascii="Times New Roman" w:eastAsia="Times New Roman" w:hAnsi="Times New Roman" w:cs="Times New Roman"/>
          <w:sz w:val="20"/>
          <w:szCs w:val="20"/>
        </w:rPr>
        <w:t xml:space="preserve">. </w:t>
      </w:r>
      <w:r w:rsidR="00B222BC" w:rsidRPr="004D74FB">
        <w:rPr>
          <w:rFonts w:ascii="Times New Roman" w:eastAsia="Times New Roman" w:hAnsi="Times New Roman" w:cs="Times New Roman"/>
          <w:sz w:val="20"/>
          <w:szCs w:val="20"/>
        </w:rPr>
        <w:t>Rancang Bangun Media Pembelajaran Interaktif pada Mata Pelajaran Desain Grafis adalah sebuah penelitian yang bertujuan untuk mengembangkan media pembelajaran interaktif yang efektif dan praktis pada topik dasar desain grafis. Penelitian ini menggunakan model pengembangan ADDIE, yang terdiri dari lima tahap pengembangan: analisis, desain, pengembangan, implementasi, dan evaluasi.Pada tahap analisis, penelitian ini memahami permasalahan yang ditemukan dalam penggunaan media pembelajaran pada mata pelajaran desain grafis, seperti keterbatasan penggunaan media cetak dan kebutuhan untuk media yang lebih interaktif dan menarik. Pada tahap desain, penelitian ini mengembangkan desain media pembelajaran yang melibatkan elemen multimedia seperti teks, gambar, grafik, suara, video, animasi, dan simulasi yang komprehensif. Pada tahap pengembangan, penelitian ini mengembangkan media pembelajaran interaktif yang berbasis multimedia, yang dapat memberikan bentuk interaksi tertentu yang memungkinkan pengguna berinteraksi secara aktif dengan program. Media pembelajaran ini dirancang untuk memudahkan kegiatan belajar dan meningkatkan proses belajar mengajar yang sedang berlangsung.Hasil penelitian menunjukkan bahwa media pembelajaran interaktif Dasar Desain Grafis yang dikembangkan sudah valid dari aspek instruksional dan aspek tampilan, serta sudah praktis dan layak digunakan untuk pembelajaran dasar desain grafis. Dengan demikian, penelitian ini memberikan kontribusi pada pengembangan media pembelajaran interaktif yang efektif dan praktis dalam meningkatkan kualitas pembelajaran pada mata pelajaran desain grafis.</w:t>
      </w:r>
    </w:p>
    <w:p w14:paraId="72DD8FDE" w14:textId="77777777" w:rsidR="00BB77EA" w:rsidRPr="004D74FB" w:rsidRDefault="00BB77EA">
      <w:pPr>
        <w:spacing w:after="0" w:line="240" w:lineRule="auto"/>
        <w:jc w:val="both"/>
        <w:rPr>
          <w:rFonts w:ascii="Times New Roman" w:eastAsia="Times New Roman" w:hAnsi="Times New Roman" w:cs="Times New Roman"/>
          <w:sz w:val="20"/>
          <w:szCs w:val="20"/>
        </w:rPr>
      </w:pPr>
    </w:p>
    <w:p w14:paraId="3D8E0D6D" w14:textId="1D3B7B64" w:rsidR="00BB77EA" w:rsidRDefault="00390012" w:rsidP="004D74FB">
      <w:pPr>
        <w:spacing w:after="0" w:line="240" w:lineRule="auto"/>
        <w:jc w:val="both"/>
        <w:rPr>
          <w:rFonts w:ascii="Times New Roman" w:eastAsia="Times New Roman" w:hAnsi="Times New Roman" w:cs="Times New Roman"/>
          <w:sz w:val="20"/>
          <w:szCs w:val="20"/>
        </w:rPr>
      </w:pPr>
      <w:r w:rsidRPr="004D74FB">
        <w:rPr>
          <w:rFonts w:ascii="Times New Roman" w:eastAsia="Times New Roman" w:hAnsi="Times New Roman" w:cs="Times New Roman"/>
          <w:b/>
          <w:sz w:val="20"/>
          <w:szCs w:val="20"/>
        </w:rPr>
        <w:t>Kata kunci</w:t>
      </w:r>
      <w:r w:rsidRPr="004D74FB">
        <w:rPr>
          <w:rFonts w:ascii="Times New Roman" w:eastAsia="Times New Roman" w:hAnsi="Times New Roman" w:cs="Times New Roman"/>
          <w:sz w:val="20"/>
          <w:szCs w:val="20"/>
        </w:rPr>
        <w:t xml:space="preserve">: </w:t>
      </w:r>
      <w:r w:rsidR="00B222BC" w:rsidRPr="004D74FB">
        <w:rPr>
          <w:rFonts w:ascii="Times New Roman" w:eastAsia="Times New Roman" w:hAnsi="Times New Roman" w:cs="Times New Roman"/>
          <w:sz w:val="20"/>
          <w:szCs w:val="20"/>
        </w:rPr>
        <w:t>Multimedia, Interaktif, Dasar Desain Grafis</w:t>
      </w:r>
    </w:p>
    <w:p w14:paraId="7F6991E1" w14:textId="77777777" w:rsidR="004D74FB" w:rsidRPr="004D74FB" w:rsidRDefault="004D74FB" w:rsidP="004D74FB">
      <w:pPr>
        <w:spacing w:after="0" w:line="240" w:lineRule="auto"/>
        <w:jc w:val="both"/>
        <w:rPr>
          <w:rFonts w:ascii="Times New Roman" w:eastAsia="Times New Roman" w:hAnsi="Times New Roman" w:cs="Times New Roman"/>
          <w:sz w:val="20"/>
          <w:szCs w:val="20"/>
        </w:rPr>
      </w:pPr>
    </w:p>
    <w:p w14:paraId="0DA5DF99" w14:textId="77777777" w:rsidR="00BB77EA" w:rsidRPr="004D74FB" w:rsidRDefault="00390012" w:rsidP="004D74FB">
      <w:pPr>
        <w:spacing w:after="0" w:line="360" w:lineRule="auto"/>
        <w:ind w:right="284"/>
        <w:rPr>
          <w:rFonts w:ascii="Times New Roman" w:eastAsia="Times New Roman" w:hAnsi="Times New Roman" w:cs="Times New Roman"/>
          <w:b/>
        </w:rPr>
      </w:pPr>
      <w:r w:rsidRPr="004D74FB">
        <w:rPr>
          <w:rFonts w:ascii="Times New Roman" w:eastAsia="Times New Roman" w:hAnsi="Times New Roman" w:cs="Times New Roman"/>
          <w:b/>
        </w:rPr>
        <w:t>LATAR BELAKANG</w:t>
      </w:r>
    </w:p>
    <w:p w14:paraId="0E175224" w14:textId="77777777" w:rsidR="00B72BDA" w:rsidRPr="004D74FB" w:rsidRDefault="00B72BDA" w:rsidP="004D74FB">
      <w:pPr>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Pembelajaran desain grafis telah menjadi bagian penting dalam kurikulum pendidikan di Indonesia, terutama pada tingkat sekolah menengah. Desain grafis adalah suatu disiplin ilmu yang memungkinkan siswa untuk mengembangkan keterampilan dalam menciptakan desain visual </w:t>
      </w:r>
      <w:r w:rsidRPr="004D74FB">
        <w:rPr>
          <w:rFonts w:ascii="Times New Roman" w:eastAsia="Times New Roman" w:hAnsi="Times New Roman" w:cs="Times New Roman"/>
        </w:rPr>
        <w:lastRenderedPageBreak/>
        <w:t>yang efektif dan menarik. Namun, dalam proses pembelajaran desain grafis, masih terdapat beberapa kendala yang dihadapi oleh guru dan siswa, seperti keterbatasan penggunaan media pembelajaran yang efektif dan interaktif.</w:t>
      </w:r>
    </w:p>
    <w:p w14:paraId="4882D93F" w14:textId="77777777" w:rsidR="0070479C" w:rsidRPr="004D74FB" w:rsidRDefault="00B72BDA" w:rsidP="004D74FB">
      <w:pPr>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Penggunaan media pembelajaran tradisional seperti buku teks dan presentasi powerpoint masih menjadi dominan dalam proses pembelajaran desain grafis. Namun, media ini memiliki beberapa kelemahan, seperti keterbatasan interaksi dan tidak dapat menarik perhatian siswa</w:t>
      </w:r>
      <w:r w:rsidR="0070479C" w:rsidRPr="004D74FB">
        <w:rPr>
          <w:rFonts w:ascii="Times New Roman" w:eastAsia="Times New Roman" w:hAnsi="Times New Roman" w:cs="Times New Roman"/>
        </w:rPr>
        <w:t xml:space="preserve"> </w:t>
      </w:r>
      <w:r w:rsidRPr="004D74FB">
        <w:rPr>
          <w:rFonts w:ascii="Times New Roman" w:eastAsia="Times New Roman" w:hAnsi="Times New Roman" w:cs="Times New Roman"/>
        </w:rPr>
        <w:t>Oleh karena itu, diperlukan pengembangan media pembelajaran yang lebih interaktif dan menarik untuk meningkatkan kualitas pembelajaran desain grafis.</w:t>
      </w:r>
      <w:r w:rsidR="0070479C" w:rsidRPr="004D74FB">
        <w:rPr>
          <w:rFonts w:ascii="Times New Roman" w:eastAsia="Times New Roman" w:hAnsi="Times New Roman" w:cs="Times New Roman"/>
        </w:rPr>
        <w:t xml:space="preserve"> </w:t>
      </w:r>
    </w:p>
    <w:p w14:paraId="27D1C6BE" w14:textId="3F7876E8" w:rsidR="0070479C" w:rsidRPr="004D74FB" w:rsidRDefault="0070479C" w:rsidP="004D74FB">
      <w:pPr>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Seiring dengan melajunya teknologi dewasa ini, membawa pula perubahan di tiap aspek kehidupan manusia. Oleh karenanya, sangat penting bagi masyarakat terutama kaum pelajar yaitu peserta didik mampu mengikuti perkembangan dunia, siap dengan persaingan global yang semakin ketat, diantaranya penguasaan ilmu pengetahuan dan teknologi. Karena berbagai permasalahan dapat dipecahkan dengan penguasaan ilmu pengetahuan dan teknologi. Sekolah yang merupakan salah satu pendidikan formal patut memperhatikan perkembangan teknologi ini. Para guru ini dituntut untuk dapat menghadirkan suatu metode pendidikan yang lebih variatif </w:t>
      </w:r>
      <w:r w:rsidRPr="004D74FB">
        <w:rPr>
          <w:rFonts w:ascii="Times New Roman" w:eastAsia="Times New Roman" w:hAnsi="Times New Roman" w:cs="Times New Roman"/>
        </w:rPr>
        <w:fldChar w:fldCharType="begin" w:fldLock="1"/>
      </w:r>
      <w:r w:rsidR="004555BB" w:rsidRPr="004D74FB">
        <w:rPr>
          <w:rFonts w:ascii="Times New Roman" w:eastAsia="Times New Roman" w:hAnsi="Times New Roman" w:cs="Times New Roman"/>
        </w:rPr>
        <w:instrText>ADDIN CSL_CITATION {"citationItems":[{"id":"ITEM-1","itemData":{"author":[{"dropping-particle":"","family":"Rudjiono","given":"Daniel","non-dropping-particle":"","parse-names":false,"suffix":""},{"dropping-particle":"","family":"Kom","given":"S","non-dropping-particle":"","parse-names":false,"suffix":""},{"dropping-particle":"","family":"Kom","given":"M","non-dropping-particle":"","parse-names":false,"suffix":""},{"dropping-particle":"","family":"Pd","given":"S","non-dropping-particle":"","parse-names":false,"suffix":""},{"dropping-particle":"","family":"Kom","given":"M","non-dropping-particle":"","parse-names":false,"suffix":""},{"dropping-particle":"","family":"Nugroho","given":"Sarwo","non-dropping-particle":"","parse-names":false,"suffix":""},{"dropping-particle":"","family":"Kom","given":"S","non-dropping-particle":"","parse-names":false,"suffix":""},{"dropping-particle":"","family":"Kom","given":"M","non-dropping-particle":"","parse-names":false,"suffix":""},{"dropping-particle":"","family":"Fitrianto","given":"Yuli","non-dropping-particle":"","parse-names":false,"suffix":""},{"dropping-particle":"","family":"Kom","given":"M","non-dropping-particle":"","parse-names":false,"suffix":""}],"id":"ITEM-1","issued":{"date-parts":[["0"]]},"title":"Data Penulis :","type":"article-journal"},"uris":["http://www.mendeley.com/documents/?uuid=2ac45739-0898-48a2-8032-424614f66d5d"]}],"mendeley":{"formattedCitation":"(Rudjiono et al., n.d.)","plainTextFormattedCitation":"(Rudjiono et al., n.d.)","previouslyFormattedCitation":"(Rudjiono et al., n.d.)"},"properties":{"noteIndex":0},"schema":"https://github.com/citation-style-language/schema/raw/master/csl-citation.json"}</w:instrText>
      </w:r>
      <w:r w:rsidRPr="004D74FB">
        <w:rPr>
          <w:rFonts w:ascii="Times New Roman" w:eastAsia="Times New Roman" w:hAnsi="Times New Roman" w:cs="Times New Roman"/>
        </w:rPr>
        <w:fldChar w:fldCharType="separate"/>
      </w:r>
      <w:r w:rsidRPr="004D74FB">
        <w:rPr>
          <w:rFonts w:ascii="Times New Roman" w:eastAsia="Times New Roman" w:hAnsi="Times New Roman" w:cs="Times New Roman"/>
          <w:noProof/>
        </w:rPr>
        <w:t>(Rudjiono et al., n.d.)</w:t>
      </w:r>
      <w:r w:rsidRPr="004D74FB">
        <w:rPr>
          <w:rFonts w:ascii="Times New Roman" w:eastAsia="Times New Roman" w:hAnsi="Times New Roman" w:cs="Times New Roman"/>
        </w:rPr>
        <w:fldChar w:fldCharType="end"/>
      </w:r>
      <w:r w:rsidR="004555BB" w:rsidRPr="004D74FB">
        <w:rPr>
          <w:rFonts w:ascii="Times New Roman" w:eastAsia="Times New Roman" w:hAnsi="Times New Roman" w:cs="Times New Roman"/>
        </w:rPr>
        <w:t>.</w:t>
      </w:r>
    </w:p>
    <w:p w14:paraId="30A55099" w14:textId="77777777" w:rsidR="004555BB" w:rsidRPr="004D74FB" w:rsidRDefault="0070479C" w:rsidP="004D74FB">
      <w:pPr>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Sekolah </w:t>
      </w:r>
      <w:r w:rsidR="00B72BDA" w:rsidRPr="004D74FB">
        <w:rPr>
          <w:rFonts w:ascii="Times New Roman" w:eastAsia="Times New Roman" w:hAnsi="Times New Roman" w:cs="Times New Roman"/>
        </w:rPr>
        <w:t>Dalam beberapa tahun terakhir, teknologi multimedia telah berkembang dengan sangat cepat dan telah menjadi bagian penting dalam proses pembelajaran. Multimedia dapat memberikan bentuk interaksi yang lebih luas dan dapat meningkatkan kualitas pembelajaran. Namun, penggunaan multimedia dalam pembelajaran desain grafis masih terbatas dan belum secara luas digunakan.</w:t>
      </w:r>
      <w:r w:rsidR="004555BB" w:rsidRPr="004D74FB">
        <w:rPr>
          <w:rFonts w:ascii="Times New Roman" w:eastAsia="Times New Roman" w:hAnsi="Times New Roman" w:cs="Times New Roman"/>
        </w:rPr>
        <w:t xml:space="preserve"> </w:t>
      </w:r>
    </w:p>
    <w:p w14:paraId="37FF6BFA" w14:textId="5BB8C1AE" w:rsidR="00B72BDA" w:rsidRPr="004D74FB" w:rsidRDefault="004555BB" w:rsidP="004D74FB">
      <w:pPr>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Pendidikan merupakah suatu dasar dalam kehidupan manusia, tanpa adanya pendidikan di suatu negara maka negara tersebut akan sulit berkembang. Informasi pembelajaran yang disajikan dalam bentuk buku membuat seorang siswa kurang tertarik, karena media pembelajaran yang ditampilkan oleh buku kurang tersedia secara lengkap sebagai media belajar karena yang ditampilkan hanya berupa teks dan pada tampilan isi buku yang tidak dapat divisualisasikan sehingga tampilannya monoton (tidak gerak, hitam putih) </w:t>
      </w:r>
      <w:r w:rsidRPr="004D74FB">
        <w:rPr>
          <w:rFonts w:ascii="Times New Roman" w:eastAsia="Times New Roman" w:hAnsi="Times New Roman" w:cs="Times New Roman"/>
        </w:rPr>
        <w:fldChar w:fldCharType="begin" w:fldLock="1"/>
      </w:r>
      <w:r w:rsidR="00954138" w:rsidRPr="004D74FB">
        <w:rPr>
          <w:rFonts w:ascii="Times New Roman" w:eastAsia="Times New Roman" w:hAnsi="Times New Roman" w:cs="Times New Roman"/>
        </w:rPr>
        <w:instrText>ADDIN CSL_CITATION {"citationItems":[{"id":"ITEM-1","itemData":{"abstract":"… Untuk CD pembelajaran yang dibuat untuk anak SD, mereka akan cenderung lebih … interaktif yang ditujukan untuk membantu penyampaian materi IPA untuk kelas VI Sekolah Dasar. …","author":[{"dropping-particle":"","family":"HAMSIR","given":"H","non-dropping-particle":"","parse-names":false,"suffix":""}],"id":"ITEM-1","issued":{"date-parts":[["2022"]]},"page":"19-27","title":"Rancang Bangun Aplikasi Media Pembelajaran Ipa Kelas 5 Sd Berbasis Macromedia Flash Pada Sdn 52 Pattedong","type":"article-journal"},"uris":["http://www.mendeley.com/documents/?uuid=5fc313a5-e5af-4496-bb89-713cae1c6e31"]}],"mendeley":{"formattedCitation":"(HAMSIR, 2022)","plainTextFormattedCitation":"(HAMSIR, 2022)","previouslyFormattedCitation":"(HAMSIR, 2022)"},"properties":{"noteIndex":0},"schema":"https://github.com/citation-style-language/schema/raw/master/csl-citation.json"}</w:instrText>
      </w:r>
      <w:r w:rsidRPr="004D74FB">
        <w:rPr>
          <w:rFonts w:ascii="Times New Roman" w:eastAsia="Times New Roman" w:hAnsi="Times New Roman" w:cs="Times New Roman"/>
        </w:rPr>
        <w:fldChar w:fldCharType="separate"/>
      </w:r>
      <w:r w:rsidRPr="004D74FB">
        <w:rPr>
          <w:rFonts w:ascii="Times New Roman" w:eastAsia="Times New Roman" w:hAnsi="Times New Roman" w:cs="Times New Roman"/>
          <w:noProof/>
        </w:rPr>
        <w:t>(HAMSIR, 2022)</w:t>
      </w:r>
      <w:r w:rsidRPr="004D74FB">
        <w:rPr>
          <w:rFonts w:ascii="Times New Roman" w:eastAsia="Times New Roman" w:hAnsi="Times New Roman" w:cs="Times New Roman"/>
        </w:rPr>
        <w:fldChar w:fldCharType="end"/>
      </w:r>
      <w:r w:rsidRPr="004D74FB">
        <w:rPr>
          <w:rFonts w:ascii="Times New Roman" w:eastAsia="Times New Roman" w:hAnsi="Times New Roman" w:cs="Times New Roman"/>
        </w:rPr>
        <w:t>. Berdasarkan permasalahan yang ada penelitian ini bertujuan untuk mengembangkan media pembelajaran desain grafis berbasis canva sebagai media pembelajaran untuk siswa sekolah menengah atas.</w:t>
      </w:r>
    </w:p>
    <w:p w14:paraId="33869B37" w14:textId="77777777" w:rsidR="004555BB" w:rsidRPr="004D74FB" w:rsidRDefault="004555BB" w:rsidP="004D74FB">
      <w:pPr>
        <w:spacing w:after="0" w:line="360" w:lineRule="auto"/>
        <w:ind w:firstLine="720"/>
        <w:jc w:val="both"/>
        <w:rPr>
          <w:rFonts w:ascii="Times New Roman" w:eastAsia="Times New Roman" w:hAnsi="Times New Roman" w:cs="Times New Roman"/>
        </w:rPr>
      </w:pPr>
    </w:p>
    <w:p w14:paraId="50CDEDB6" w14:textId="3A505CA8" w:rsidR="00BB77EA" w:rsidRPr="004D74FB" w:rsidRDefault="00390012" w:rsidP="004D74FB">
      <w:pPr>
        <w:spacing w:after="0" w:line="360" w:lineRule="auto"/>
        <w:jc w:val="both"/>
        <w:rPr>
          <w:rFonts w:ascii="Times New Roman" w:eastAsia="Times New Roman" w:hAnsi="Times New Roman" w:cs="Times New Roman"/>
          <w:b/>
        </w:rPr>
      </w:pPr>
      <w:r w:rsidRPr="004D74FB">
        <w:rPr>
          <w:rFonts w:ascii="Times New Roman" w:eastAsia="Times New Roman" w:hAnsi="Times New Roman" w:cs="Times New Roman"/>
          <w:b/>
        </w:rPr>
        <w:t>KAJIAN TEORITIS</w:t>
      </w:r>
    </w:p>
    <w:p w14:paraId="30399406" w14:textId="77777777" w:rsidR="00954138" w:rsidRPr="004D74FB" w:rsidRDefault="00954138" w:rsidP="004D74FB">
      <w:p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Dalam kajian teoritis ini, beberapa konsep dan definisi yang terkait dengan media pembelajaran interaktif pada mata pelajaran desain grafis adalah sebagai berikut:</w:t>
      </w:r>
    </w:p>
    <w:p w14:paraId="2D963766" w14:textId="77777777" w:rsidR="00954138" w:rsidRPr="004D74FB" w:rsidRDefault="00954138" w:rsidP="004D74FB">
      <w:pPr>
        <w:pStyle w:val="ListParagraph"/>
        <w:numPr>
          <w:ilvl w:val="0"/>
          <w:numId w:val="5"/>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lastRenderedPageBreak/>
        <w:t>Media Pembelajaran - Media pembelajaran adalah sebuah alat yang digunakan dalam proses pembelajaran untuk menunjang pemahaman materi dan bisa menumbuhkan minat belajar peserta didik.</w:t>
      </w:r>
    </w:p>
    <w:p w14:paraId="302D5BE3" w14:textId="77777777" w:rsidR="00954138" w:rsidRPr="004D74FB" w:rsidRDefault="00954138" w:rsidP="004D74FB">
      <w:pPr>
        <w:pStyle w:val="ListParagraph"/>
        <w:numPr>
          <w:ilvl w:val="0"/>
          <w:numId w:val="5"/>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Penggunaan Media Pembelajaran - Penggunaan media pembelajaran dapat dikatakan efektif untuk menunjang pembelajaran di kelas.</w:t>
      </w:r>
    </w:p>
    <w:p w14:paraId="2F0A43D0" w14:textId="071CFE48" w:rsidR="00954138" w:rsidRPr="004D74FB" w:rsidRDefault="00954138" w:rsidP="004D74FB">
      <w:pPr>
        <w:pStyle w:val="ListParagraph"/>
        <w:numPr>
          <w:ilvl w:val="0"/>
          <w:numId w:val="5"/>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 xml:space="preserve">Fungsi Media - Fungsi media dalam proses pembelajaran menurut beberapa pendapat yaitu: </w:t>
      </w:r>
      <w:r w:rsidRPr="004D74FB">
        <w:rPr>
          <w:rFonts w:ascii="Times New Roman" w:eastAsia="Times New Roman" w:hAnsi="Times New Roman" w:cs="Times New Roman"/>
        </w:rPr>
        <w:fldChar w:fldCharType="begin" w:fldLock="1"/>
      </w:r>
      <w:r w:rsidRPr="004D74FB">
        <w:rPr>
          <w:rFonts w:ascii="Times New Roman" w:eastAsia="Times New Roman" w:hAnsi="Times New Roman" w:cs="Times New Roman"/>
        </w:rPr>
        <w:instrText>ADDIN CSL_CITATION {"citationItems":[{"id":"ITEM-1","itemData":{"DOI":"10.30863/ekspose.v18i1.371","ISSN":"1412-2715","abstract":"Abstrak Penelitian ini bertujuan untuk melihat peningkatan hasil belajar melalui media pembelajaran berbasis teknologi informasi pada siswa kelas X IPA 3 SMA Negeri 9 Bone. Penelitian ini merupakan penelitian tindakan kelas (Class Room Assessment). Instrumen yang digunakan untuk mengunpulkan data adalah lembar observasi keterlaksanaan pembelajaran (aktifitas guru), lembar observasi aktifitas siswa, angket respon siswa, dan tes hasil belajar pada tiap siklus. Data yang diperoleh dianalisis menggunakan analisis deskriptif kuantitatif dan analisis kualitatif. Analisis deskriptif kuantitatif digunakan untuk mengetahui hasil belajar siswa, sementara analisis kualitatif digunakan untuk mengetahui hasil observasi aktifitas siswa. Hasil penelitian menunjukkan bahwa pembelajaran dengan menggunakan media berbasis teknologi informasi dapat meningkatkan minat belajar siswa kelas X IPA.3 SMA Negeri 9 Bone. Hal ini dapat dilihat dari rata-rata hasil belajar siswa kelas X IPA.3SMA Negeri 9 Watampone pada siklus I sebesar 67,34% dan pada siklus II rata-rata hasil belajar siswa meningkat menjadi 83,19%. Aktifitas siswa dalam proses pembelajaran juga mengalami peningkatan, meskipun berdasarkan lembar aktivitas siswa pada siklus I masih dirasakan beberapa kendala namun pada siklus II menunjukan adanya peningkatan secara signifikan. Angket respon siswa pada siklus I ada 15 item dengan presentase rata-rata secara keseluruhan yaitu 77,36% dan pada siklus II 81,53%. Abstract This study aims to see an increase in learning outcomes through information technology-based learning media in class X IPA 3 students at 9 Bone State High School. This research is a Class Room Assessment. The instruments used to collect data are the implementation observation observation sheets (teacher activities), student activity observation sheets, student response questionnaires, and learning outcomes tests in each cycle. The data obtained were analyzed using quantitative descriptive analysis and qualitative analysis. Quantitative descriptive analysis is used to determine student learning outcomes, while qualitative analysis is used to determine the results of observations of student activities. The results of the study indicate that learning using information technology-based media can increase the learning interest of class X students of Science 3 in Bone 9 High School. This can be seen from the average learning outcomes of class X students of IPA 3SMA 9 Watampone in the first cycle of 67.34% and i…","author":[{"dropping-particle":"","family":"Nursyam","given":"Aisyah","non-dropping-particle":"","parse-names":false,"suffix":""}],"container-title":"Ekspose: Jurnal Penelitian Hukum dan Pendidikan","id":"ITEM-1","issue":"1","issued":{"date-parts":[["2019"]]},"page":"811-819","title":"Peningkatan Minat Belajar Siswa Melalui Media Pembelajaran Berbasis Teknologi Informasi","type":"article-journal","volume":"18"},"uris":["http://www.mendeley.com/documents/?uuid=a94d42fe-cda4-4ccf-9eaa-567415413b94"]}],"mendeley":{"formattedCitation":"(Nursyam, 2019)","plainTextFormattedCitation":"(Nursyam, 2019)","previouslyFormattedCitation":"(Nursyam, 2019)"},"properties":{"noteIndex":0},"schema":"https://github.com/citation-style-language/schema/raw/master/csl-citation.json"}</w:instrText>
      </w:r>
      <w:r w:rsidRPr="004D74FB">
        <w:rPr>
          <w:rFonts w:ascii="Times New Roman" w:eastAsia="Times New Roman" w:hAnsi="Times New Roman" w:cs="Times New Roman"/>
        </w:rPr>
        <w:fldChar w:fldCharType="separate"/>
      </w:r>
      <w:r w:rsidRPr="004D74FB">
        <w:rPr>
          <w:rFonts w:ascii="Times New Roman" w:eastAsia="Times New Roman" w:hAnsi="Times New Roman" w:cs="Times New Roman"/>
          <w:noProof/>
        </w:rPr>
        <w:t>(Nursyam, 2019)</w:t>
      </w:r>
      <w:r w:rsidRPr="004D74FB">
        <w:rPr>
          <w:rFonts w:ascii="Times New Roman" w:eastAsia="Times New Roman" w:hAnsi="Times New Roman" w:cs="Times New Roman"/>
        </w:rPr>
        <w:fldChar w:fldCharType="end"/>
      </w:r>
      <w:r w:rsidRPr="004D74FB">
        <w:rPr>
          <w:rFonts w:ascii="Times New Roman" w:eastAsia="Times New Roman" w:hAnsi="Times New Roman" w:cs="Times New Roman"/>
        </w:rPr>
        <w:t xml:space="preserve"> Fungsi komunikatif, media pembelajaran digunakan untuk memudahkan komunikasi antara penyampai pesan dan penerima pesan; </w:t>
      </w:r>
      <w:r w:rsidR="001E2A83" w:rsidRPr="004D74FB">
        <w:rPr>
          <w:rFonts w:ascii="Times New Roman" w:eastAsia="Times New Roman" w:hAnsi="Times New Roman" w:cs="Times New Roman"/>
        </w:rPr>
        <w:fldChar w:fldCharType="begin" w:fldLock="1"/>
      </w:r>
      <w:r w:rsidR="001E2A83" w:rsidRPr="004D74FB">
        <w:rPr>
          <w:rFonts w:ascii="Times New Roman" w:eastAsia="Times New Roman" w:hAnsi="Times New Roman" w:cs="Times New Roman"/>
        </w:rPr>
        <w:instrText>ADDIN CSL_CITATION {"citationItems":[{"id":"ITEM-1","itemData":{"DOI":"10.24853/instruksional.1.2.152-158","abstract":"This research aims to know the influence of the method of learning and learning style against the results of the Study IPA. This research uses experimental methods with quantitative research design treatmen by level 2x2. The instruments used to study results of multiple choice tests and is used for visual learning style is the questionnaire. The results of this study indicate that: (1) student learning outcomes given Expository learning methods in higher Learning of students who are granted for Conventional learning methods Learning (2) there is the influence of the interaction between the learning methods and visual learning style (3) the results of the study and science students who have high visual learning style and learning methods given expository learning higher than students who were given conventional learning methods learning (4) the results of the study and science students who have low visual learning style and learning methods given expository learning lower than students who were given conventional learning methods learning.","author":[{"dropping-particle":"","family":"Yuwanita","given":"Ika","non-dropping-particle":"","parse-names":false,"suffix":""},{"dropping-particle":"","family":"Dewi","given":"Happy Indira","non-dropping-particle":"","parse-names":false,"suffix":""},{"dropping-particle":"","family":"Wicaksono","given":"Dirgantara","non-dropping-particle":"","parse-names":false,"suffix":""}],"container-title":"Instruksional","id":"ITEM-1","issue":"2","issued":{"date-parts":[["2020"]]},"page":"152","title":"Pengaruh Metode Pembelajaran Dan Gaya Belajar Terhadap Hasil Belajar Ipa","type":"article-journal","volume":"1"},"uris":["http://www.mendeley.com/documents/?uuid=6349dfb2-9162-43d8-a483-5fef5bfcd99f"]}],"mendeley":{"formattedCitation":"(Yuwanita et al., 2020)","plainTextFormattedCitation":"(Yuwanita et al., 2020)","previouslyFormattedCitation":"(Yuwanita et al., 2020)"},"properties":{"noteIndex":0},"schema":"https://github.com/citation-style-language/schema/raw/master/csl-citation.json"}</w:instrText>
      </w:r>
      <w:r w:rsidR="001E2A83" w:rsidRPr="004D74FB">
        <w:rPr>
          <w:rFonts w:ascii="Times New Roman" w:eastAsia="Times New Roman" w:hAnsi="Times New Roman" w:cs="Times New Roman"/>
        </w:rPr>
        <w:fldChar w:fldCharType="separate"/>
      </w:r>
      <w:r w:rsidR="001E2A83" w:rsidRPr="004D74FB">
        <w:rPr>
          <w:rFonts w:ascii="Times New Roman" w:eastAsia="Times New Roman" w:hAnsi="Times New Roman" w:cs="Times New Roman"/>
          <w:noProof/>
        </w:rPr>
        <w:t>(Yuwanita et al., 2020)</w:t>
      </w:r>
      <w:r w:rsidR="001E2A83" w:rsidRPr="004D74FB">
        <w:rPr>
          <w:rFonts w:ascii="Times New Roman" w:eastAsia="Times New Roman" w:hAnsi="Times New Roman" w:cs="Times New Roman"/>
        </w:rPr>
        <w:fldChar w:fldCharType="end"/>
      </w:r>
      <w:r w:rsidR="001E2A83" w:rsidRPr="004D74FB">
        <w:rPr>
          <w:rFonts w:ascii="Times New Roman" w:eastAsia="Times New Roman" w:hAnsi="Times New Roman" w:cs="Times New Roman"/>
        </w:rPr>
        <w:t xml:space="preserve"> </w:t>
      </w:r>
      <w:r w:rsidRPr="004D74FB">
        <w:rPr>
          <w:rFonts w:ascii="Times New Roman" w:eastAsia="Times New Roman" w:hAnsi="Times New Roman" w:cs="Times New Roman"/>
        </w:rPr>
        <w:t>Fungsi motivasi, dengan menggunakan media pembelajaran, diharapkan siswa akan lebih termotivasi dalam belajar.</w:t>
      </w:r>
    </w:p>
    <w:p w14:paraId="57849AD2" w14:textId="633B35C5" w:rsidR="00954138" w:rsidRPr="004D74FB" w:rsidRDefault="00954138" w:rsidP="004D74FB">
      <w:pPr>
        <w:pStyle w:val="ListParagraph"/>
        <w:numPr>
          <w:ilvl w:val="0"/>
          <w:numId w:val="5"/>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Jenis Media Pembelajaran - Jenis media pembelajaran menurut beberapa pendapat yaitu: Media visual yaitu menggunakan indera penglihatan dari peserta didik; Media audio yaitu proses pembelajaran mengguakan media yang berupa suara.</w:t>
      </w:r>
    </w:p>
    <w:p w14:paraId="2B29FCDF" w14:textId="469841F0" w:rsidR="00954138" w:rsidRPr="004D74FB" w:rsidRDefault="00954138" w:rsidP="004D74FB">
      <w:pPr>
        <w:pStyle w:val="ListParagraph"/>
        <w:numPr>
          <w:ilvl w:val="0"/>
          <w:numId w:val="5"/>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 xml:space="preserve">Manfaat Media Pembelajaran - Manfaat media pembelajaran menurut beberapa pendapat yaitu: Memperjelas penyajian pesan dan informasi yang disampaikan untuk meningkatkan proses dan hasil pembelajaran; Meningkatkan dan mengarahkan peserta didik </w:t>
      </w:r>
      <w:r w:rsidR="001E2A83" w:rsidRPr="004D74FB">
        <w:rPr>
          <w:rFonts w:ascii="Times New Roman" w:eastAsia="Times New Roman" w:hAnsi="Times New Roman" w:cs="Times New Roman"/>
        </w:rPr>
        <w:fldChar w:fldCharType="begin" w:fldLock="1"/>
      </w:r>
      <w:r w:rsidR="00A944A2" w:rsidRPr="004D74FB">
        <w:rPr>
          <w:rFonts w:ascii="Times New Roman" w:eastAsia="Times New Roman" w:hAnsi="Times New Roman" w:cs="Times New Roman"/>
        </w:rPr>
        <w:instrText>ADDIN CSL_CITATION {"citationItems":[{"id":"ITEM-1","itemData":{"abstract":"INTRODUCCIÓN Las dos últimas décadas del siglo pasado fueron prolijas en trabajos de investigación de carácter pedagógico y educativo, escritas por investigadores y docentes colombianos. Quizás porque no tenemos a disposición un inventario permanente de dichos trabajos o porque estos se encuentran reseñados de manera dispersa, no alcanzamos a apreciar su magnitud; esfuerzos institucionales y muchas veces personales se han materializado en producciones que dan cuenta de una u otra manera, con mayor e menor rigurosidad, del pensamiento educativo y pedagógico colombiano, un mérito compartido por universidades, editoriales, centros de investigación y ONGs entre otras. En lo que respecta al campo de la historia de la educación y la pedagogía, el balance indica logros importantes y esfuerzos significativos. Algunos grupos vinculados a universidades han garantizado la publicación de resultados investigativos, a pesar de los obstáculos de carácter administrativo y financiero, en otros casos; las restricciones y costos para asumir publicaciones sobre historia de la educación hace que tal empeño no deje de ser quijotesco. De allí que la posibilidad del artículo y la ponencia se constituyan en muchos de los casos en una vía ágil, que va reportando a la comunidad educativa los avances o síntesis de la investigación. Ahora bien, del cúmulo de esta producción quisiera resaltar cuatro obras, tres de ellas publicadas en 1999, las cuales están íntimamente relacionados con la producción investigativa en las dos últimas décadas en torno a la historia de la educación y la pedagogía. La primera, es una reedición del texto Pedagogía e Historia, que tuvo su primera versión impresa por allá en el año de 1987, gracias al esfuerzo de la Fundación Foro Nacional por Colombia y la Universidad de Antioquia. El documento mecanografiado que sirvió de base para la publicación, circuló durante varios años de mano en mano entre los integrantes del Grupo Historia de la Práctica Pedagógica. De circulación limitada, allí","author":[{"dropping-particle":"","family":"Fadhallah","given":"UNJ Press","non-dropping-particle":"","parse-names":false,"suffix":""}],"container-title":"Hukum Perumahan","id":"ITEM-1","issued":{"date-parts":[["2020"]]},"page":"2","title":"Books @ Books.Google.Co.Id","type":"article"},"uris":["http://www.mendeley.com/documents/?uuid=9f670039-b797-4f85-936b-35180790a80e"]}],"mendeley":{"formattedCitation":"(Fadhallah, 2020)","plainTextFormattedCitation":"(Fadhallah, 2020)","previouslyFormattedCitation":"(Fadhallah, 2020)"},"properties":{"noteIndex":0},"schema":"https://github.com/citation-style-language/schema/raw/master/csl-citation.json"}</w:instrText>
      </w:r>
      <w:r w:rsidR="001E2A83" w:rsidRPr="004D74FB">
        <w:rPr>
          <w:rFonts w:ascii="Times New Roman" w:eastAsia="Times New Roman" w:hAnsi="Times New Roman" w:cs="Times New Roman"/>
        </w:rPr>
        <w:fldChar w:fldCharType="separate"/>
      </w:r>
      <w:r w:rsidR="001E2A83" w:rsidRPr="004D74FB">
        <w:rPr>
          <w:rFonts w:ascii="Times New Roman" w:eastAsia="Times New Roman" w:hAnsi="Times New Roman" w:cs="Times New Roman"/>
          <w:noProof/>
        </w:rPr>
        <w:t>(Fadhallah, 2020)</w:t>
      </w:r>
      <w:r w:rsidR="001E2A83" w:rsidRPr="004D74FB">
        <w:rPr>
          <w:rFonts w:ascii="Times New Roman" w:eastAsia="Times New Roman" w:hAnsi="Times New Roman" w:cs="Times New Roman"/>
        </w:rPr>
        <w:fldChar w:fldCharType="end"/>
      </w:r>
      <w:r w:rsidR="001E2A83" w:rsidRPr="004D74FB">
        <w:rPr>
          <w:rFonts w:ascii="Times New Roman" w:eastAsia="Times New Roman" w:hAnsi="Times New Roman" w:cs="Times New Roman"/>
        </w:rPr>
        <w:t xml:space="preserve">. </w:t>
      </w:r>
      <w:r w:rsidRPr="004D74FB">
        <w:rPr>
          <w:rFonts w:ascii="Times New Roman" w:eastAsia="Times New Roman" w:hAnsi="Times New Roman" w:cs="Times New Roman"/>
        </w:rPr>
        <w:t>Membantu proses belajar mengajar sehingga makna pesan yang disampaikan menjadi lebih jelas dan tujuan pendidikan atau pembelajaran dapat tercapai dengan efektif dan efisien.</w:t>
      </w:r>
    </w:p>
    <w:p w14:paraId="112677AA" w14:textId="77777777" w:rsidR="00954138" w:rsidRPr="004D74FB" w:rsidRDefault="00954138" w:rsidP="004D74FB">
      <w:pPr>
        <w:spacing w:after="0" w:line="360" w:lineRule="auto"/>
        <w:jc w:val="both"/>
        <w:rPr>
          <w:rFonts w:ascii="Times New Roman" w:eastAsia="Times New Roman" w:hAnsi="Times New Roman" w:cs="Times New Roman"/>
          <w:b/>
        </w:rPr>
      </w:pPr>
      <w:r w:rsidRPr="004D74FB">
        <w:rPr>
          <w:rFonts w:ascii="Times New Roman" w:eastAsia="Times New Roman" w:hAnsi="Times New Roman" w:cs="Times New Roman"/>
        </w:rPr>
        <w:t>Dengan demikian, kajian teoritis ini memberikan gambaran tentang pentingnya penggunaan media pembelajaran interaktif pada mata pelajaran desain grafis dan bagaimana media pembelajaran dapat membantu meningkatkan minat belajar siswa.</w:t>
      </w:r>
      <w:r w:rsidRPr="004D74FB">
        <w:rPr>
          <w:rFonts w:ascii="Times New Roman" w:eastAsia="Times New Roman" w:hAnsi="Times New Roman" w:cs="Times New Roman"/>
          <w:b/>
        </w:rPr>
        <w:t xml:space="preserve"> </w:t>
      </w:r>
    </w:p>
    <w:p w14:paraId="3D28DC98" w14:textId="15344422" w:rsidR="00BB77EA" w:rsidRPr="004D74FB" w:rsidRDefault="00390012" w:rsidP="004D74FB">
      <w:pPr>
        <w:spacing w:after="0" w:line="360" w:lineRule="auto"/>
        <w:rPr>
          <w:rFonts w:ascii="Times New Roman" w:eastAsia="Times New Roman" w:hAnsi="Times New Roman" w:cs="Times New Roman"/>
          <w:b/>
        </w:rPr>
      </w:pPr>
      <w:r w:rsidRPr="004D74FB">
        <w:rPr>
          <w:rFonts w:ascii="Times New Roman" w:eastAsia="Times New Roman" w:hAnsi="Times New Roman" w:cs="Times New Roman"/>
          <w:b/>
        </w:rPr>
        <w:t>METODE PENELITIAN</w:t>
      </w:r>
    </w:p>
    <w:p w14:paraId="19D8E54B" w14:textId="77777777" w:rsidR="001E2A83" w:rsidRPr="004D74FB" w:rsidRDefault="001E2A83" w:rsidP="004D74FB">
      <w:pPr>
        <w:spacing w:after="0" w:line="360" w:lineRule="auto"/>
        <w:ind w:firstLine="360"/>
        <w:jc w:val="both"/>
        <w:rPr>
          <w:rFonts w:ascii="Times New Roman" w:eastAsia="Times New Roman" w:hAnsi="Times New Roman" w:cs="Times New Roman"/>
        </w:rPr>
      </w:pPr>
      <w:r w:rsidRPr="004D74FB">
        <w:rPr>
          <w:rFonts w:ascii="Times New Roman" w:eastAsia="Times New Roman" w:hAnsi="Times New Roman" w:cs="Times New Roman"/>
        </w:rPr>
        <w:t>Metode penelitian yang digunakan dalam Rancang Bangun Media Pembelajaran Interaktif pada Mata Pelajaran Desain Grafis adalah metode ADDIE (Analysis, Design, Development, Implementation, Evaluation). Metode ini terdiri dari lima tahap yang dilakukan untuk mengembangkan media pembelajaran interaktif yang efektif dan efisien. Berikut adalah tahapan-tahapan yang dilakukan dalam metode ADDIE:</w:t>
      </w:r>
    </w:p>
    <w:p w14:paraId="5F6E5A8E" w14:textId="77777777" w:rsidR="001E2A83" w:rsidRPr="004D74FB" w:rsidRDefault="001E2A83" w:rsidP="004D74FB">
      <w:pPr>
        <w:pStyle w:val="ListParagraph"/>
        <w:numPr>
          <w:ilvl w:val="0"/>
          <w:numId w:val="6"/>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Analisis: Tahap ini melibatkan analisis kebutuhan dan tujuan dari media pembelajaran yang akan dikembangkan. Analisis dilakukan untuk menentukan apa yang akan dibuat dan bagaimana cara membuatnya.</w:t>
      </w:r>
    </w:p>
    <w:p w14:paraId="3213AA57" w14:textId="77777777" w:rsidR="001E2A83" w:rsidRPr="004D74FB" w:rsidRDefault="001E2A83" w:rsidP="004D74FB">
      <w:pPr>
        <w:pStyle w:val="ListParagraph"/>
        <w:numPr>
          <w:ilvl w:val="0"/>
          <w:numId w:val="6"/>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lastRenderedPageBreak/>
        <w:t>Desain: Tahap ini melibatkan desain media pembelajaran yang akan dikembangkan. Desain dilakukan untuk menentukan bagaimana media pembelajaran akan terlihat dan berfungsi.</w:t>
      </w:r>
    </w:p>
    <w:p w14:paraId="03D2358C" w14:textId="77777777" w:rsidR="001E2A83" w:rsidRPr="004D74FB" w:rsidRDefault="001E2A83" w:rsidP="004D74FB">
      <w:pPr>
        <w:pStyle w:val="ListParagraph"/>
        <w:numPr>
          <w:ilvl w:val="0"/>
          <w:numId w:val="6"/>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Development: Tahap ini melibatkan pengembangan media pembelajaran yang telah dirancang. Pengembangan dilakukan untuk membuat media pembelajaran menjadi kenyataan.</w:t>
      </w:r>
    </w:p>
    <w:p w14:paraId="47AE9F16" w14:textId="77777777" w:rsidR="001E2A83" w:rsidRPr="004D74FB" w:rsidRDefault="001E2A83" w:rsidP="004D74FB">
      <w:pPr>
        <w:pStyle w:val="ListParagraph"/>
        <w:numPr>
          <w:ilvl w:val="0"/>
          <w:numId w:val="6"/>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Implementasi: Tahap ini melibatkan implementasi media pembelajaran yang telah dikembangkan. Implementasi dilakukan untuk mengetahui bagaimana media pembelajaran digunakan dan bagaimana siswa memahami materi yang disajikan.</w:t>
      </w:r>
    </w:p>
    <w:p w14:paraId="65FFA3B3" w14:textId="1F27748A" w:rsidR="001E2A83" w:rsidRPr="004D74FB" w:rsidRDefault="001E2A83" w:rsidP="004D74FB">
      <w:pPr>
        <w:pStyle w:val="ListParagraph"/>
        <w:numPr>
          <w:ilvl w:val="0"/>
          <w:numId w:val="6"/>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Evaluasi: Tahap ini melibatkan evaluasi media pembelajaran yang telah dikembangkan. Evaluasi dilakukan untuk mengetahui apakah media pembelajaran efektif dan efisien dalam meningkatkan hasil belajar siswa.</w:t>
      </w:r>
    </w:p>
    <w:p w14:paraId="148128F6" w14:textId="66B5D09E" w:rsidR="00BB77EA" w:rsidRPr="004D74FB" w:rsidRDefault="00A944A2" w:rsidP="004D74FB">
      <w:pPr>
        <w:spacing w:after="0" w:line="360" w:lineRule="auto"/>
        <w:ind w:firstLine="360"/>
        <w:jc w:val="both"/>
        <w:rPr>
          <w:rFonts w:ascii="Times New Roman" w:eastAsia="Times New Roman" w:hAnsi="Times New Roman" w:cs="Times New Roman"/>
          <w:bCs/>
        </w:rPr>
      </w:pPr>
      <w:r w:rsidRPr="004D74FB">
        <w:rPr>
          <w:rFonts w:ascii="Times New Roman" w:eastAsia="Times New Roman" w:hAnsi="Times New Roman" w:cs="Times New Roman"/>
          <w:bCs/>
        </w:rPr>
        <w:t xml:space="preserve">Pada tahap analisis terdiri dari dua tahap, yaitu tahap analisis kebutuhan (needs assessment) dan front-end analysis. Tahap desain adalah sebuah perencanaan yang merupakan tahapan dalam menyusun langkahlangkah persiapan yang akan dilakukan dalam pembuatan produk. Tahap pengembangan merupakan tahap untuk proses mewujudkan desain menjadi kenyataan, artinya tahapan ini segala sesuatu yang dibutuhkan dan yang mendukung proses pembelajaran semuanya harus disiapkan. Implementasi adalah langkah nyata untuk menerapkan sistem pembelajaran yang dibuat. Artinya, semua yang dikembangkan diinstal sedemikian rupa sesuai dengan peran atau fungsinya agar bisa diimplementasikan. Evaluasi adalah proses untuk melihat apakah produk yang dikembangkan berhasil sesuai dengan harapan awal atau tidak </w:t>
      </w:r>
      <w:r w:rsidRPr="004D74FB">
        <w:rPr>
          <w:rFonts w:ascii="Times New Roman" w:eastAsia="Times New Roman" w:hAnsi="Times New Roman" w:cs="Times New Roman"/>
          <w:bCs/>
        </w:rPr>
        <w:fldChar w:fldCharType="begin" w:fldLock="1"/>
      </w:r>
      <w:r w:rsidR="00A61F1C" w:rsidRPr="004D74FB">
        <w:rPr>
          <w:rFonts w:ascii="Times New Roman" w:eastAsia="Times New Roman" w:hAnsi="Times New Roman" w:cs="Times New Roman"/>
          <w:bCs/>
        </w:rPr>
        <w:instrText>ADDIN CSL_CITATION {"citationItems":[{"id":"ITEM-1","itemData":{"ISSN":"2477-8486","abstract":"Laju perkembangan ilmu pengetahuan dan teknologi (IPTEK) saat ini semakin hari semakin pesat perkem- bangannya.Perkembangan tersebut disebabkan adanya tuntutan dan kebutuhan manusia yang juga semakin berkembang di berbagai bidang salah satunya adalah bidang pendidikan. Penggunaan teknologi dalam pembelajaran telah lama dimanfaatkan untuk membantu peningkatan kualitas pembelajaran. Tujuan dalam penelitian ini adalah untuk mengembangkan sebuah media pembelajaran interaktif menggunakan Adobe Flash yang layak serta memudahkan guru mata pelajaran Teknologi Infor- masi dan Komunikasi (TIK) di dalam menyampaikan materi. Metode penelitian menggunakan model ADDIE karena produk yang dikembangkan adalah media pembelajaran bukan rekayasa perangkat lunak. Tahapan dari metode ini adalah tahap analysis, design, development, implementation, evaluation . Metode pengumpulan data yaitu dengan observasi, wawancara dan angket. Data yang di peroleh dari angket ahli materi, ahli media dan responden. Hasil penelitian ini menunjukkan bahwa, pada tahap analysis yaitu melakukan identifikasi kebutuhan berdasarkan observasi dan wawancara dengan guru mata pelajaran. Tahap design menghasilkan user interface serta flowchart yang akan dibuat. Development yaitu tahap pembuatan produk pada adobe flash cs6. Tahap implementation yaitu melakukan uji coba produk oleh ahli media menghasilkan presentasi nilai 90% dengan kualifikasi sangat layak dan presentasi nilai sebesar 93% dari ahli materi dengan kualifikasi sangat layak. Tahap terakhir adalah evaluation melakukan uji coba kelompok kecil memperoleh presentasi sebesar 92% dengan kualifikasi sangat layak , Selanjunya pada uji coba kelompok besar mendapatkan presentasi nilai sebanyak 91% dengan kualifikasi sangat layak. Berdasarkan hasil diatas, bisa disimpulkan secara keseluruhan produk yang dikembangkan ini “sangat layak” untuk digunakan dalam proses pembelajaran.","author":[{"dropping-particle":"","family":"Purnamasari","given":"Nurna L","non-dropping-particle":"","parse-names":false,"suffix":""}],"container-title":"Jurnal Pendidikan Dan Pembelajaran Anak Sekolah Dasar","id":"ITEM-1","issue":"1","issued":{"date-parts":[["2019"]]},"page":"23-30","title":"Metode Addie pada Pengembangan Media Interaktif Adobe Flash pada Mata Pelajaran TIK","type":"article-journal","volume":"5"},"uris":["http://www.mendeley.com/documents/?uuid=2de56126-eb0e-489e-8b70-df3d55fa0a49"]}],"mendeley":{"formattedCitation":"(Purnamasari, 2019)","plainTextFormattedCitation":"(Purnamasari, 2019)","previouslyFormattedCitation":"(Purnamasari, 2019)"},"properties":{"noteIndex":0},"schema":"https://github.com/citation-style-language/schema/raw/master/csl-citation.json"}</w:instrText>
      </w:r>
      <w:r w:rsidRPr="004D74FB">
        <w:rPr>
          <w:rFonts w:ascii="Times New Roman" w:eastAsia="Times New Roman" w:hAnsi="Times New Roman" w:cs="Times New Roman"/>
          <w:bCs/>
        </w:rPr>
        <w:fldChar w:fldCharType="separate"/>
      </w:r>
      <w:r w:rsidRPr="004D74FB">
        <w:rPr>
          <w:rFonts w:ascii="Times New Roman" w:eastAsia="Times New Roman" w:hAnsi="Times New Roman" w:cs="Times New Roman"/>
          <w:bCs/>
          <w:noProof/>
        </w:rPr>
        <w:t>(Purnamasari, 2019)</w:t>
      </w:r>
      <w:r w:rsidRPr="004D74FB">
        <w:rPr>
          <w:rFonts w:ascii="Times New Roman" w:eastAsia="Times New Roman" w:hAnsi="Times New Roman" w:cs="Times New Roman"/>
          <w:bCs/>
        </w:rPr>
        <w:fldChar w:fldCharType="end"/>
      </w:r>
      <w:r w:rsidRPr="004D74FB">
        <w:rPr>
          <w:rFonts w:ascii="Times New Roman" w:eastAsia="Times New Roman" w:hAnsi="Times New Roman" w:cs="Times New Roman"/>
          <w:bCs/>
        </w:rPr>
        <w:t>.</w:t>
      </w:r>
    </w:p>
    <w:p w14:paraId="3A0D19AB" w14:textId="5BCA5FE3" w:rsidR="00BB77EA" w:rsidRPr="004D74FB" w:rsidRDefault="00390012" w:rsidP="004D74FB">
      <w:pPr>
        <w:spacing w:after="0" w:line="360" w:lineRule="auto"/>
        <w:rPr>
          <w:rFonts w:ascii="Times New Roman" w:eastAsia="Times New Roman" w:hAnsi="Times New Roman" w:cs="Times New Roman"/>
          <w:b/>
        </w:rPr>
      </w:pPr>
      <w:r w:rsidRPr="004D74FB">
        <w:rPr>
          <w:rFonts w:ascii="Times New Roman" w:eastAsia="Times New Roman" w:hAnsi="Times New Roman" w:cs="Times New Roman"/>
          <w:b/>
        </w:rPr>
        <w:t>HASIL DAN PEMBAHASAN</w:t>
      </w:r>
    </w:p>
    <w:p w14:paraId="3627E819" w14:textId="149C7CE1" w:rsidR="00063375" w:rsidRPr="004D74FB" w:rsidRDefault="00063375" w:rsidP="004D74FB">
      <w:pPr>
        <w:pStyle w:val="ListParagraph"/>
        <w:numPr>
          <w:ilvl w:val="0"/>
          <w:numId w:val="8"/>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Tahap Analisis (Analysis)</w:t>
      </w:r>
    </w:p>
    <w:p w14:paraId="7B721F15" w14:textId="5C60C0AD" w:rsidR="00063375" w:rsidRPr="004D74FB" w:rsidRDefault="00063375" w:rsidP="004D74FB">
      <w:pPr>
        <w:pStyle w:val="ListParagraph"/>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Proses mengajar guru menggunakan metode ceramah serta berokus pada e-book dan menggunakan Microsoft Power point dan perlengkapan pendukung pembelajaran lainnya dalam proses pembelajaran di kelas hanya lab komputer dan proyektor, namun hal ini tetap saja tidak sepenuhnya membuat siswa memperhatikan materi yang disampaikan oleh pendidik. Agar bervariasi media pembelajaran dalam proses belajar mengajar maka guru membutuhkan media pembelajaran yang baru yang menarik agar siswa dapar memahami materi dan tidak terpaku terhadap metode pembelajaran sebelumnya.</w:t>
      </w:r>
    </w:p>
    <w:p w14:paraId="2AD53AFA" w14:textId="03AF67EF" w:rsidR="00063375" w:rsidRPr="004D74FB" w:rsidRDefault="00063375" w:rsidP="004D74FB">
      <w:pPr>
        <w:pStyle w:val="ListParagraph"/>
        <w:numPr>
          <w:ilvl w:val="0"/>
          <w:numId w:val="8"/>
        </w:numPr>
        <w:spacing w:after="0" w:line="360" w:lineRule="auto"/>
        <w:jc w:val="both"/>
        <w:rPr>
          <w:rFonts w:ascii="Times New Roman" w:eastAsia="Times New Roman" w:hAnsi="Times New Roman" w:cs="Times New Roman"/>
        </w:rPr>
      </w:pPr>
      <w:r w:rsidRPr="004D74FB">
        <w:rPr>
          <w:rFonts w:ascii="Times New Roman" w:hAnsi="Times New Roman" w:cs="Times New Roman"/>
        </w:rPr>
        <w:t>Tahap Perancangan (Design)</w:t>
      </w:r>
    </w:p>
    <w:p w14:paraId="5EAD319E" w14:textId="55CBECFA" w:rsidR="00FF5106" w:rsidRPr="004D74FB" w:rsidRDefault="00063375" w:rsidP="004D74FB">
      <w:pPr>
        <w:pStyle w:val="ListParagraph"/>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Pada perancangan ini berfungsi untuk membuat suatu media pembelajaran berbasis desktop meggunakan </w:t>
      </w:r>
      <w:r w:rsidR="00AB7EE4" w:rsidRPr="004D74FB">
        <w:rPr>
          <w:rFonts w:ascii="Times New Roman" w:eastAsia="Times New Roman" w:hAnsi="Times New Roman" w:cs="Times New Roman"/>
        </w:rPr>
        <w:t>Canva</w:t>
      </w:r>
      <w:r w:rsidRPr="004D74FB">
        <w:rPr>
          <w:rFonts w:ascii="Times New Roman" w:eastAsia="Times New Roman" w:hAnsi="Times New Roman" w:cs="Times New Roman"/>
        </w:rPr>
        <w:t xml:space="preserve"> yang bisa diterapkan dalam mata pelajaran desain grafis</w:t>
      </w:r>
      <w:r w:rsidR="00AB7EE4" w:rsidRPr="004D74FB">
        <w:rPr>
          <w:rFonts w:ascii="Times New Roman" w:eastAsia="Times New Roman" w:hAnsi="Times New Roman" w:cs="Times New Roman"/>
        </w:rPr>
        <w:t>.</w:t>
      </w:r>
      <w:r w:rsidRPr="004D74FB">
        <w:rPr>
          <w:rFonts w:ascii="Times New Roman" w:eastAsia="Times New Roman" w:hAnsi="Times New Roman" w:cs="Times New Roman"/>
        </w:rPr>
        <w:t xml:space="preserve"> </w:t>
      </w:r>
      <w:r w:rsidR="00AB7EE4" w:rsidRPr="004D74FB">
        <w:rPr>
          <w:rFonts w:ascii="Times New Roman" w:eastAsia="Times New Roman" w:hAnsi="Times New Roman" w:cs="Times New Roman"/>
        </w:rPr>
        <w:t>M</w:t>
      </w:r>
      <w:r w:rsidRPr="004D74FB">
        <w:rPr>
          <w:rFonts w:ascii="Times New Roman" w:eastAsia="Times New Roman" w:hAnsi="Times New Roman" w:cs="Times New Roman"/>
        </w:rPr>
        <w:t xml:space="preserve">ateri </w:t>
      </w:r>
      <w:r w:rsidR="007C17C4" w:rsidRPr="004D74FB">
        <w:rPr>
          <w:rFonts w:ascii="Times New Roman" w:eastAsia="Times New Roman" w:hAnsi="Times New Roman" w:cs="Times New Roman"/>
        </w:rPr>
        <w:t>desain grafis</w:t>
      </w:r>
      <w:r w:rsidRPr="004D74FB">
        <w:rPr>
          <w:rFonts w:ascii="Times New Roman" w:eastAsia="Times New Roman" w:hAnsi="Times New Roman" w:cs="Times New Roman"/>
        </w:rPr>
        <w:t xml:space="preserve">, video pembelajaran dari youtube dan gambar/icon </w:t>
      </w:r>
      <w:r w:rsidRPr="004D74FB">
        <w:rPr>
          <w:rFonts w:ascii="Times New Roman" w:eastAsia="Times New Roman" w:hAnsi="Times New Roman" w:cs="Times New Roman"/>
        </w:rPr>
        <w:lastRenderedPageBreak/>
        <w:t>pendukung dalam pembuatan media pembelajaran, kemudian dibuat desain (rancangan) media.</w:t>
      </w:r>
    </w:p>
    <w:p w14:paraId="210D5EB6" w14:textId="2CCB8F13" w:rsidR="007C17C4" w:rsidRPr="004D74FB" w:rsidRDefault="007C17C4" w:rsidP="004D74FB">
      <w:pPr>
        <w:pStyle w:val="ListParagraph"/>
        <w:numPr>
          <w:ilvl w:val="0"/>
          <w:numId w:val="8"/>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Tahap Pengembangan (Development)</w:t>
      </w:r>
    </w:p>
    <w:p w14:paraId="762A5701" w14:textId="2833558E" w:rsidR="003143E4" w:rsidRPr="004D74FB" w:rsidRDefault="007C17C4" w:rsidP="004D74FB">
      <w:pPr>
        <w:pStyle w:val="ListParagraph"/>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rPr>
        <w:t xml:space="preserve">Pada halaman utama terdapat beberapa tombol yang dapat diakses untuk berpindah ke menu tujuan pembelajaran, </w:t>
      </w:r>
      <w:r w:rsidR="003143E4" w:rsidRPr="004D74FB">
        <w:rPr>
          <w:rFonts w:ascii="Times New Roman" w:eastAsia="Times New Roman" w:hAnsi="Times New Roman" w:cs="Times New Roman"/>
        </w:rPr>
        <w:t xml:space="preserve">menu materi , </w:t>
      </w:r>
      <w:r w:rsidRPr="004D74FB">
        <w:rPr>
          <w:rFonts w:ascii="Times New Roman" w:eastAsia="Times New Roman" w:hAnsi="Times New Roman" w:cs="Times New Roman"/>
        </w:rPr>
        <w:t xml:space="preserve">menu video pembelajaran, </w:t>
      </w:r>
      <w:r w:rsidR="002B447B" w:rsidRPr="004D74FB">
        <w:rPr>
          <w:rFonts w:ascii="Times New Roman" w:eastAsia="Times New Roman" w:hAnsi="Times New Roman" w:cs="Times New Roman"/>
        </w:rPr>
        <w:t xml:space="preserve">dan </w:t>
      </w:r>
      <w:r w:rsidRPr="004D74FB">
        <w:rPr>
          <w:rFonts w:ascii="Times New Roman" w:eastAsia="Times New Roman" w:hAnsi="Times New Roman" w:cs="Times New Roman"/>
        </w:rPr>
        <w:t>tombol keluar dari media pembelajaran yang dilambangkan dengan ikon “exit” dapat dilihat pada berikut:</w:t>
      </w:r>
      <w:r w:rsidR="003143E4" w:rsidRPr="004D74FB">
        <w:rPr>
          <w:rFonts w:ascii="Times New Roman" w:eastAsia="Times New Roman" w:hAnsi="Times New Roman" w:cs="Times New Roman"/>
        </w:rPr>
        <w:t xml:space="preserve"> </w:t>
      </w:r>
    </w:p>
    <w:p w14:paraId="3E21CF07" w14:textId="2B3DDDB8" w:rsidR="003143E4" w:rsidRPr="004D74FB" w:rsidRDefault="003143E4" w:rsidP="004D74FB">
      <w:pPr>
        <w:pStyle w:val="ListParagraph"/>
        <w:spacing w:after="0" w:line="360" w:lineRule="auto"/>
        <w:ind w:firstLine="720"/>
        <w:jc w:val="center"/>
        <w:rPr>
          <w:rFonts w:ascii="Times New Roman" w:eastAsia="Times New Roman" w:hAnsi="Times New Roman" w:cs="Times New Roman"/>
        </w:rPr>
      </w:pPr>
      <w:r w:rsidRPr="004D74FB">
        <w:rPr>
          <w:rFonts w:ascii="Times New Roman" w:eastAsia="Times New Roman" w:hAnsi="Times New Roman" w:cs="Times New Roman"/>
          <w:noProof/>
          <w:lang w:val="en-US"/>
        </w:rPr>
        <w:drawing>
          <wp:inline distT="0" distB="0" distL="0" distR="0" wp14:anchorId="7F6FAC2A" wp14:editId="4D163ACD">
            <wp:extent cx="3223034" cy="1813145"/>
            <wp:effectExtent l="0" t="0" r="0" b="0"/>
            <wp:docPr id="216995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95925" name="Picture 2169959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1159" cy="1817716"/>
                    </a:xfrm>
                    <a:prstGeom prst="rect">
                      <a:avLst/>
                    </a:prstGeom>
                  </pic:spPr>
                </pic:pic>
              </a:graphicData>
            </a:graphic>
          </wp:inline>
        </w:drawing>
      </w:r>
    </w:p>
    <w:p w14:paraId="54F84A25" w14:textId="3F5A920A" w:rsidR="003143E4" w:rsidRPr="004D74FB" w:rsidRDefault="003143E4" w:rsidP="004D74FB">
      <w:pPr>
        <w:pStyle w:val="ListParagraph"/>
        <w:spacing w:after="0" w:line="360" w:lineRule="auto"/>
        <w:ind w:firstLine="720"/>
        <w:jc w:val="center"/>
        <w:rPr>
          <w:rFonts w:ascii="Times New Roman" w:eastAsia="Times New Roman" w:hAnsi="Times New Roman" w:cs="Times New Roman"/>
        </w:rPr>
      </w:pPr>
      <w:r w:rsidRPr="004D74FB">
        <w:rPr>
          <w:rFonts w:ascii="Times New Roman" w:eastAsia="Times New Roman" w:hAnsi="Times New Roman" w:cs="Times New Roman"/>
        </w:rPr>
        <w:t>Gambar 4.1 Halaman Utama</w:t>
      </w:r>
    </w:p>
    <w:p w14:paraId="7360D6C2" w14:textId="49F7CBE4" w:rsidR="003143E4" w:rsidRPr="004D74FB" w:rsidRDefault="007672A2" w:rsidP="004D74FB">
      <w:pPr>
        <w:pStyle w:val="ListParagraph"/>
        <w:numPr>
          <w:ilvl w:val="0"/>
          <w:numId w:val="10"/>
        </w:numPr>
        <w:spacing w:after="0" w:line="360" w:lineRule="auto"/>
        <w:jc w:val="both"/>
        <w:rPr>
          <w:rFonts w:ascii="Times New Roman" w:eastAsia="Times New Roman" w:hAnsi="Times New Roman" w:cs="Times New Roman"/>
        </w:rPr>
      </w:pPr>
      <w:r w:rsidRPr="004D74FB">
        <w:rPr>
          <w:rFonts w:ascii="Times New Roman" w:hAnsi="Times New Roman" w:cs="Times New Roman"/>
        </w:rPr>
        <w:t>Halaman menu Tujuan Pembelajaran</w:t>
      </w:r>
    </w:p>
    <w:p w14:paraId="3B6439CB" w14:textId="33F5292F" w:rsidR="007672A2" w:rsidRPr="004D74FB" w:rsidRDefault="004D74FB" w:rsidP="004D74FB">
      <w:pPr>
        <w:pStyle w:val="ListParagraph"/>
        <w:spacing w:after="0" w:line="360" w:lineRule="auto"/>
        <w:ind w:firstLine="720"/>
        <w:jc w:val="both"/>
        <w:rPr>
          <w:rFonts w:ascii="Times New Roman" w:eastAsia="Times New Roman" w:hAnsi="Times New Roman" w:cs="Times New Roman"/>
        </w:rPr>
      </w:pPr>
      <w:r w:rsidRPr="004D74FB">
        <w:rPr>
          <w:rFonts w:ascii="Times New Roman" w:eastAsia="Times New Roman" w:hAnsi="Times New Roman" w:cs="Times New Roman"/>
          <w:noProof/>
          <w:lang w:val="en-US"/>
        </w:rPr>
        <w:drawing>
          <wp:anchor distT="0" distB="0" distL="114300" distR="114300" simplePos="0" relativeHeight="251658240" behindDoc="1" locked="0" layoutInCell="1" allowOverlap="1" wp14:anchorId="5A057B49" wp14:editId="44588BE0">
            <wp:simplePos x="0" y="0"/>
            <wp:positionH relativeFrom="margin">
              <wp:posOffset>1450975</wp:posOffset>
            </wp:positionH>
            <wp:positionV relativeFrom="paragraph">
              <wp:posOffset>686435</wp:posOffset>
            </wp:positionV>
            <wp:extent cx="3422210" cy="1923558"/>
            <wp:effectExtent l="0" t="0" r="6985" b="635"/>
            <wp:wrapNone/>
            <wp:docPr id="1986330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22210" cy="1923558"/>
                    </a:xfrm>
                    <a:prstGeom prst="rect">
                      <a:avLst/>
                    </a:prstGeom>
                    <a:noFill/>
                    <a:ln>
                      <a:noFill/>
                    </a:ln>
                  </pic:spPr>
                </pic:pic>
              </a:graphicData>
            </a:graphic>
            <wp14:sizeRelH relativeFrom="page">
              <wp14:pctWidth>0</wp14:pctWidth>
            </wp14:sizeRelH>
            <wp14:sizeRelV relativeFrom="page">
              <wp14:pctHeight>0</wp14:pctHeight>
            </wp14:sizeRelV>
          </wp:anchor>
        </w:drawing>
      </w:r>
      <w:r w:rsidR="007672A2" w:rsidRPr="004D74FB">
        <w:rPr>
          <w:rFonts w:ascii="Times New Roman" w:eastAsia="Times New Roman" w:hAnsi="Times New Roman" w:cs="Times New Roman"/>
        </w:rPr>
        <w:t xml:space="preserve">Pada halaman tujuan pembelajaran ini berisi tampilan mengenai tujuan pembelajaran dari materi </w:t>
      </w:r>
      <w:r w:rsidR="004522C1" w:rsidRPr="004D74FB">
        <w:rPr>
          <w:rFonts w:ascii="Times New Roman" w:eastAsia="Times New Roman" w:hAnsi="Times New Roman" w:cs="Times New Roman"/>
        </w:rPr>
        <w:t>dari desain grafis</w:t>
      </w:r>
      <w:r w:rsidR="007672A2" w:rsidRPr="004D74FB">
        <w:rPr>
          <w:rFonts w:ascii="Times New Roman" w:eastAsia="Times New Roman" w:hAnsi="Times New Roman" w:cs="Times New Roman"/>
        </w:rPr>
        <w:t xml:space="preserve"> dan ikon “</w:t>
      </w:r>
      <w:r w:rsidR="004522C1" w:rsidRPr="004D74FB">
        <w:rPr>
          <w:rFonts w:ascii="Times New Roman" w:eastAsia="Times New Roman" w:hAnsi="Times New Roman" w:cs="Times New Roman"/>
        </w:rPr>
        <w:t>panah</w:t>
      </w:r>
      <w:r w:rsidR="007672A2" w:rsidRPr="004D74FB">
        <w:rPr>
          <w:rFonts w:ascii="Times New Roman" w:eastAsia="Times New Roman" w:hAnsi="Times New Roman" w:cs="Times New Roman"/>
        </w:rPr>
        <w:t>” untuk kembali ke halaman menu utama dapat di lihat pada Gambar 4.</w:t>
      </w:r>
      <w:r w:rsidR="004522C1" w:rsidRPr="004D74FB">
        <w:rPr>
          <w:rFonts w:ascii="Times New Roman" w:eastAsia="Times New Roman" w:hAnsi="Times New Roman" w:cs="Times New Roman"/>
        </w:rPr>
        <w:t>2</w:t>
      </w:r>
      <w:r>
        <w:rPr>
          <w:rFonts w:ascii="Times New Roman" w:eastAsia="Times New Roman" w:hAnsi="Times New Roman" w:cs="Times New Roman"/>
        </w:rPr>
        <w:t xml:space="preserve"> berikut:</w:t>
      </w:r>
    </w:p>
    <w:p w14:paraId="55AF4DEC" w14:textId="5713F6F0" w:rsidR="004522C1" w:rsidRPr="004D74FB" w:rsidRDefault="004522C1" w:rsidP="004D74FB">
      <w:pPr>
        <w:spacing w:after="0" w:line="360" w:lineRule="auto"/>
        <w:jc w:val="both"/>
        <w:rPr>
          <w:rFonts w:ascii="Times New Roman" w:eastAsia="Times New Roman" w:hAnsi="Times New Roman" w:cs="Times New Roman"/>
        </w:rPr>
      </w:pPr>
    </w:p>
    <w:p w14:paraId="48F14D36" w14:textId="6AFF5F30"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6E40FFFB"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4B9F842A"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681352D0"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305E9C9C"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74EF02C7"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0ECD279A" w14:textId="77777777" w:rsidR="004522C1" w:rsidRPr="004D74FB" w:rsidRDefault="004522C1" w:rsidP="004D74FB">
      <w:pPr>
        <w:pStyle w:val="ListParagraph"/>
        <w:spacing w:after="0" w:line="360" w:lineRule="auto"/>
        <w:ind w:firstLine="720"/>
        <w:jc w:val="both"/>
        <w:rPr>
          <w:rFonts w:ascii="Times New Roman" w:eastAsia="Times New Roman" w:hAnsi="Times New Roman" w:cs="Times New Roman"/>
        </w:rPr>
      </w:pPr>
    </w:p>
    <w:p w14:paraId="5B7D93ED" w14:textId="37231A2B" w:rsidR="004522C1" w:rsidRDefault="004522C1" w:rsidP="004D74FB">
      <w:pPr>
        <w:pStyle w:val="ListParagraph"/>
        <w:spacing w:after="0" w:line="360" w:lineRule="auto"/>
        <w:ind w:left="1440"/>
        <w:jc w:val="center"/>
        <w:rPr>
          <w:rFonts w:ascii="Times New Roman" w:eastAsia="Times New Roman" w:hAnsi="Times New Roman" w:cs="Times New Roman"/>
        </w:rPr>
      </w:pPr>
      <w:r w:rsidRPr="004D74FB">
        <w:rPr>
          <w:rFonts w:ascii="Times New Roman" w:eastAsia="Times New Roman" w:hAnsi="Times New Roman" w:cs="Times New Roman"/>
        </w:rPr>
        <w:t>Gambar 4.2 Tujuan Pembelajaran</w:t>
      </w:r>
    </w:p>
    <w:p w14:paraId="13FADD54" w14:textId="77777777" w:rsidR="004D74FB" w:rsidRDefault="004D74FB" w:rsidP="004D74FB">
      <w:pPr>
        <w:pStyle w:val="ListParagraph"/>
        <w:spacing w:after="0" w:line="360" w:lineRule="auto"/>
        <w:ind w:left="1440"/>
        <w:jc w:val="center"/>
        <w:rPr>
          <w:rFonts w:ascii="Times New Roman" w:eastAsia="Times New Roman" w:hAnsi="Times New Roman" w:cs="Times New Roman"/>
        </w:rPr>
      </w:pPr>
    </w:p>
    <w:p w14:paraId="7AB8F321" w14:textId="77777777" w:rsidR="004D74FB" w:rsidRDefault="004D74FB" w:rsidP="004D74FB">
      <w:pPr>
        <w:pStyle w:val="ListParagraph"/>
        <w:spacing w:after="0" w:line="360" w:lineRule="auto"/>
        <w:ind w:left="1440"/>
        <w:jc w:val="center"/>
        <w:rPr>
          <w:rFonts w:ascii="Times New Roman" w:eastAsia="Times New Roman" w:hAnsi="Times New Roman" w:cs="Times New Roman"/>
        </w:rPr>
      </w:pPr>
    </w:p>
    <w:p w14:paraId="24543A04" w14:textId="77777777" w:rsidR="004D74FB" w:rsidRPr="004D74FB" w:rsidRDefault="004D74FB" w:rsidP="004D74FB">
      <w:pPr>
        <w:pStyle w:val="ListParagraph"/>
        <w:spacing w:after="0" w:line="360" w:lineRule="auto"/>
        <w:ind w:left="1440"/>
        <w:jc w:val="center"/>
        <w:rPr>
          <w:rFonts w:ascii="Times New Roman" w:eastAsia="Times New Roman" w:hAnsi="Times New Roman" w:cs="Times New Roman"/>
        </w:rPr>
      </w:pPr>
    </w:p>
    <w:p w14:paraId="3D62EC05" w14:textId="77777777" w:rsidR="004522C1" w:rsidRPr="004D74FB" w:rsidRDefault="004522C1" w:rsidP="004D74FB">
      <w:pPr>
        <w:pStyle w:val="ListParagraph"/>
        <w:numPr>
          <w:ilvl w:val="0"/>
          <w:numId w:val="10"/>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lastRenderedPageBreak/>
        <w:t>Halaman menu Materi</w:t>
      </w:r>
    </w:p>
    <w:p w14:paraId="6955A1CF" w14:textId="63C9A233" w:rsidR="004522C1" w:rsidRPr="004D74FB" w:rsidRDefault="004522C1" w:rsidP="004D74FB">
      <w:pPr>
        <w:pStyle w:val="ListParagraph"/>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Pada halaman menu materi ini ditampilkan ikon tiap-tiap materi yang bisa di klik kemudian akan berpindah ke halaman isi materi, serta terdapat ikon “panah” untuk kembali ke halaman menu utama dapat di lihat pada Gambar 4.3</w:t>
      </w:r>
      <w:r w:rsidR="006D109A" w:rsidRPr="004D74FB">
        <w:rPr>
          <w:rFonts w:ascii="Times New Roman" w:eastAsia="Times New Roman" w:hAnsi="Times New Roman" w:cs="Times New Roman"/>
        </w:rPr>
        <w:t xml:space="preserve"> &amp; 4.4.</w:t>
      </w:r>
    </w:p>
    <w:p w14:paraId="6A8CA943" w14:textId="14DE6C11" w:rsidR="004522C1" w:rsidRPr="004D74FB" w:rsidRDefault="006D109A" w:rsidP="004D74FB">
      <w:pPr>
        <w:pStyle w:val="ListParagraph"/>
        <w:spacing w:after="0" w:line="360" w:lineRule="auto"/>
        <w:jc w:val="center"/>
        <w:rPr>
          <w:rFonts w:ascii="Times New Roman" w:eastAsia="Times New Roman" w:hAnsi="Times New Roman" w:cs="Times New Roman"/>
        </w:rPr>
      </w:pPr>
      <w:r w:rsidRPr="004D74FB">
        <w:rPr>
          <w:rFonts w:ascii="Times New Roman" w:hAnsi="Times New Roman" w:cs="Times New Roman"/>
          <w:noProof/>
          <w:lang w:val="en-US"/>
        </w:rPr>
        <w:drawing>
          <wp:inline distT="0" distB="0" distL="0" distR="0" wp14:anchorId="6D0B0283" wp14:editId="3966454E">
            <wp:extent cx="3347622" cy="1883628"/>
            <wp:effectExtent l="0" t="0" r="5715" b="2540"/>
            <wp:docPr id="399559853" name="Picture 11" descr="A brown and white text box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59853" name="Picture 11" descr="A brown and white text box with black tex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59098" cy="1890085"/>
                    </a:xfrm>
                    <a:prstGeom prst="rect">
                      <a:avLst/>
                    </a:prstGeom>
                    <a:noFill/>
                    <a:ln>
                      <a:noFill/>
                    </a:ln>
                  </pic:spPr>
                </pic:pic>
              </a:graphicData>
            </a:graphic>
          </wp:inline>
        </w:drawing>
      </w:r>
    </w:p>
    <w:p w14:paraId="2083E4E0" w14:textId="1C949453" w:rsidR="006D109A" w:rsidRPr="004D74FB" w:rsidRDefault="004522C1" w:rsidP="004D74FB">
      <w:pPr>
        <w:pStyle w:val="ListParagraph"/>
        <w:spacing w:after="0" w:line="360" w:lineRule="auto"/>
        <w:ind w:left="1440"/>
        <w:jc w:val="center"/>
        <w:rPr>
          <w:rFonts w:ascii="Times New Roman" w:eastAsia="Times New Roman" w:hAnsi="Times New Roman" w:cs="Times New Roman"/>
        </w:rPr>
      </w:pPr>
      <w:r w:rsidRPr="004D74FB">
        <w:rPr>
          <w:rFonts w:ascii="Times New Roman" w:eastAsia="Times New Roman" w:hAnsi="Times New Roman" w:cs="Times New Roman"/>
        </w:rPr>
        <w:t>Gambar 4.3 Materi Pembelajaran</w:t>
      </w:r>
    </w:p>
    <w:p w14:paraId="0D2A2404" w14:textId="58EC8619" w:rsidR="004522C1" w:rsidRPr="004D74FB" w:rsidRDefault="006D109A" w:rsidP="004D74FB">
      <w:pPr>
        <w:pStyle w:val="ListParagraph"/>
        <w:spacing w:after="0" w:line="360" w:lineRule="auto"/>
        <w:ind w:firstLine="1265"/>
        <w:jc w:val="both"/>
        <w:rPr>
          <w:rFonts w:ascii="Times New Roman" w:eastAsia="Times New Roman" w:hAnsi="Times New Roman" w:cs="Times New Roman"/>
        </w:rPr>
      </w:pPr>
      <w:r w:rsidRPr="004D74FB">
        <w:rPr>
          <w:rFonts w:ascii="Times New Roman" w:hAnsi="Times New Roman" w:cs="Times New Roman"/>
          <w:noProof/>
          <w:lang w:val="en-US"/>
        </w:rPr>
        <w:drawing>
          <wp:inline distT="0" distB="0" distL="0" distR="0" wp14:anchorId="1B079722" wp14:editId="691A84D1">
            <wp:extent cx="3378067" cy="1900362"/>
            <wp:effectExtent l="0" t="0" r="0" b="5080"/>
            <wp:docPr id="721408462" name="Picture 12"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408462" name="Picture 12" descr="A close-up of a logo&#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91688" cy="1908025"/>
                    </a:xfrm>
                    <a:prstGeom prst="rect">
                      <a:avLst/>
                    </a:prstGeom>
                    <a:noFill/>
                    <a:ln>
                      <a:noFill/>
                    </a:ln>
                  </pic:spPr>
                </pic:pic>
              </a:graphicData>
            </a:graphic>
          </wp:inline>
        </w:drawing>
      </w:r>
    </w:p>
    <w:p w14:paraId="126F85B3" w14:textId="58301B3E" w:rsidR="006D109A" w:rsidRPr="004D74FB" w:rsidRDefault="006D109A" w:rsidP="004D74FB">
      <w:pPr>
        <w:pStyle w:val="ListParagraph"/>
        <w:spacing w:after="0" w:line="360" w:lineRule="auto"/>
        <w:ind w:left="1440"/>
        <w:jc w:val="center"/>
        <w:rPr>
          <w:rFonts w:ascii="Times New Roman" w:eastAsia="Times New Roman" w:hAnsi="Times New Roman" w:cs="Times New Roman"/>
        </w:rPr>
      </w:pPr>
      <w:r w:rsidRPr="004D74FB">
        <w:rPr>
          <w:rFonts w:ascii="Times New Roman" w:eastAsia="Times New Roman" w:hAnsi="Times New Roman" w:cs="Times New Roman"/>
        </w:rPr>
        <w:t>Gambar 4.4 Materi Pembelajaran</w:t>
      </w:r>
    </w:p>
    <w:p w14:paraId="76270F00" w14:textId="77777777" w:rsidR="00BB77EA" w:rsidRPr="004D74FB" w:rsidRDefault="00390012" w:rsidP="004D74FB">
      <w:pPr>
        <w:spacing w:after="0" w:line="360" w:lineRule="auto"/>
        <w:rPr>
          <w:rFonts w:ascii="Times New Roman" w:eastAsia="Times New Roman" w:hAnsi="Times New Roman" w:cs="Times New Roman"/>
          <w:b/>
        </w:rPr>
      </w:pPr>
      <w:r w:rsidRPr="004D74FB">
        <w:rPr>
          <w:rFonts w:ascii="Times New Roman" w:eastAsia="Times New Roman" w:hAnsi="Times New Roman" w:cs="Times New Roman"/>
          <w:b/>
        </w:rPr>
        <w:t>KESIMPULAN DAN SARAN</w:t>
      </w:r>
    </w:p>
    <w:p w14:paraId="221A83E0" w14:textId="77777777" w:rsidR="006D109A" w:rsidRPr="004D74FB" w:rsidRDefault="006D109A" w:rsidP="004D74FB">
      <w:pPr>
        <w:spacing w:after="0" w:line="360" w:lineRule="auto"/>
        <w:ind w:firstLine="567"/>
        <w:jc w:val="both"/>
        <w:rPr>
          <w:rFonts w:ascii="Times New Roman" w:eastAsia="Times New Roman" w:hAnsi="Times New Roman" w:cs="Times New Roman"/>
        </w:rPr>
      </w:pPr>
      <w:r w:rsidRPr="004D74FB">
        <w:rPr>
          <w:rFonts w:ascii="Times New Roman" w:eastAsia="Times New Roman" w:hAnsi="Times New Roman" w:cs="Times New Roman"/>
        </w:rPr>
        <w:t>Kesimpulan:</w:t>
      </w:r>
    </w:p>
    <w:p w14:paraId="393A0C94" w14:textId="6E41DF25" w:rsidR="006D109A" w:rsidRPr="004D74FB" w:rsidRDefault="006D109A" w:rsidP="004D74FB">
      <w:pPr>
        <w:spacing w:after="0" w:line="360" w:lineRule="auto"/>
        <w:ind w:firstLine="567"/>
        <w:jc w:val="both"/>
        <w:rPr>
          <w:rFonts w:ascii="Times New Roman" w:eastAsia="Times New Roman" w:hAnsi="Times New Roman" w:cs="Times New Roman"/>
        </w:rPr>
      </w:pPr>
      <w:r w:rsidRPr="004D74FB">
        <w:rPr>
          <w:rFonts w:ascii="Times New Roman" w:eastAsia="Times New Roman" w:hAnsi="Times New Roman" w:cs="Times New Roman"/>
        </w:rPr>
        <w:t>Penggunaan multimedia seperti video, animasi, gambar, dan simulasi dalam media pembelajaran interaktif mampu menyampaikan materi dengan lebih menarik dan mudah dipahami. Media pembelajaran interaktif ini dapat digunakan sebagai sarana belajar mandiri bagi siswa di luar jam pelajaran. Secara keseluruhan, media pembelajaran interaktif menjadi solusi alternatif untuk mengatasi keterbatasan media konvensional dalam menyampaikan materi desain grafis yang cenderung kompleks.</w:t>
      </w:r>
    </w:p>
    <w:p w14:paraId="122C32FE" w14:textId="48920220" w:rsidR="006D109A" w:rsidRPr="004D74FB" w:rsidRDefault="006D109A" w:rsidP="004D74FB">
      <w:pPr>
        <w:spacing w:after="0" w:line="360" w:lineRule="auto"/>
        <w:ind w:firstLine="567"/>
        <w:jc w:val="both"/>
        <w:rPr>
          <w:rFonts w:ascii="Times New Roman" w:eastAsia="Times New Roman" w:hAnsi="Times New Roman" w:cs="Times New Roman"/>
        </w:rPr>
      </w:pPr>
      <w:r w:rsidRPr="004D74FB">
        <w:rPr>
          <w:rFonts w:ascii="Times New Roman" w:eastAsia="Times New Roman" w:hAnsi="Times New Roman" w:cs="Times New Roman"/>
        </w:rPr>
        <w:t>Saran:</w:t>
      </w:r>
    </w:p>
    <w:p w14:paraId="4A881C03" w14:textId="77777777" w:rsidR="006D109A" w:rsidRPr="004D74FB" w:rsidRDefault="006D109A" w:rsidP="004D74FB">
      <w:pPr>
        <w:pStyle w:val="ListParagraph"/>
        <w:numPr>
          <w:ilvl w:val="0"/>
          <w:numId w:val="10"/>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Perlu dilakukan pengembangan lebih lanjut dengan menambahkan materi dan fitur-fitur baru untuk memperkaya media pembelajaran interaktif.</w:t>
      </w:r>
    </w:p>
    <w:p w14:paraId="0271E841" w14:textId="77777777" w:rsidR="006D109A" w:rsidRPr="004D74FB" w:rsidRDefault="006D109A" w:rsidP="004D74FB">
      <w:pPr>
        <w:pStyle w:val="ListParagraph"/>
        <w:numPr>
          <w:ilvl w:val="0"/>
          <w:numId w:val="10"/>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t>Untuk meningkatkan aksesibilitas, media pembelajaran interaktif dapat diintegrasikan dengan platform pembelajaran daring atau dibuat dalam bentuk aplikasi mobile.</w:t>
      </w:r>
    </w:p>
    <w:p w14:paraId="606656EA" w14:textId="16422429" w:rsidR="006D109A" w:rsidRPr="004D74FB" w:rsidRDefault="006D109A" w:rsidP="004D74FB">
      <w:pPr>
        <w:pStyle w:val="ListParagraph"/>
        <w:numPr>
          <w:ilvl w:val="0"/>
          <w:numId w:val="10"/>
        </w:numPr>
        <w:spacing w:after="0" w:line="360" w:lineRule="auto"/>
        <w:jc w:val="both"/>
        <w:rPr>
          <w:rFonts w:ascii="Times New Roman" w:eastAsia="Times New Roman" w:hAnsi="Times New Roman" w:cs="Times New Roman"/>
        </w:rPr>
      </w:pPr>
      <w:r w:rsidRPr="004D74FB">
        <w:rPr>
          <w:rFonts w:ascii="Times New Roman" w:eastAsia="Times New Roman" w:hAnsi="Times New Roman" w:cs="Times New Roman"/>
        </w:rPr>
        <w:lastRenderedPageBreak/>
        <w:t>Pelatihan dan sosialisasi kepada guru tentang penggunaan media pembelajaran interaktif perlu dilakukan agar dapat dimanfaatkan secara maksimal.</w:t>
      </w:r>
    </w:p>
    <w:p w14:paraId="23735703" w14:textId="77777777" w:rsidR="00AB7EE4" w:rsidRPr="004D74FB" w:rsidRDefault="00AB7EE4" w:rsidP="004D74FB">
      <w:pPr>
        <w:pStyle w:val="ListParagraph"/>
        <w:spacing w:after="0" w:line="360" w:lineRule="auto"/>
        <w:jc w:val="both"/>
        <w:rPr>
          <w:rFonts w:ascii="Times New Roman" w:eastAsia="Times New Roman" w:hAnsi="Times New Roman" w:cs="Times New Roman"/>
        </w:rPr>
      </w:pPr>
    </w:p>
    <w:p w14:paraId="1DADD209" w14:textId="42885C5D" w:rsidR="00A61F1C" w:rsidRPr="004D74FB" w:rsidRDefault="00390012" w:rsidP="004D74FB">
      <w:pPr>
        <w:spacing w:after="0" w:line="360" w:lineRule="auto"/>
        <w:rPr>
          <w:rFonts w:ascii="Times New Roman" w:eastAsia="Times New Roman" w:hAnsi="Times New Roman" w:cs="Times New Roman"/>
          <w:b/>
        </w:rPr>
      </w:pPr>
      <w:r w:rsidRPr="004D74FB">
        <w:rPr>
          <w:rFonts w:ascii="Times New Roman" w:eastAsia="Times New Roman" w:hAnsi="Times New Roman" w:cs="Times New Roman"/>
          <w:b/>
        </w:rPr>
        <w:t>DAFTAR REFERENSI</w:t>
      </w:r>
      <w:bookmarkStart w:id="1" w:name="_heading=h.gjdgxs" w:colFirst="0" w:colLast="0"/>
      <w:bookmarkEnd w:id="1"/>
    </w:p>
    <w:p w14:paraId="52BAEB98" w14:textId="1D065FE4"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eastAsia="Times New Roman" w:hAnsi="Times New Roman" w:cs="Times New Roman"/>
          <w:b/>
        </w:rPr>
        <w:fldChar w:fldCharType="begin" w:fldLock="1"/>
      </w:r>
      <w:r w:rsidRPr="004D74FB">
        <w:rPr>
          <w:rFonts w:ascii="Times New Roman" w:eastAsia="Times New Roman" w:hAnsi="Times New Roman" w:cs="Times New Roman"/>
          <w:b/>
        </w:rPr>
        <w:instrText xml:space="preserve">ADDIN Mendeley Bibliography CSL_BIBLIOGRAPHY </w:instrText>
      </w:r>
      <w:r w:rsidRPr="004D74FB">
        <w:rPr>
          <w:rFonts w:ascii="Times New Roman" w:eastAsia="Times New Roman" w:hAnsi="Times New Roman" w:cs="Times New Roman"/>
          <w:b/>
        </w:rPr>
        <w:fldChar w:fldCharType="separate"/>
      </w:r>
      <w:r w:rsidRPr="004D74FB">
        <w:rPr>
          <w:rFonts w:ascii="Times New Roman" w:hAnsi="Times New Roman" w:cs="Times New Roman"/>
          <w:noProof/>
        </w:rPr>
        <w:t xml:space="preserve">Fadhallah, U. P. (2020). Books @ Books.Google.Co.Id. In </w:t>
      </w:r>
      <w:r w:rsidRPr="004D74FB">
        <w:rPr>
          <w:rFonts w:ascii="Times New Roman" w:hAnsi="Times New Roman" w:cs="Times New Roman"/>
          <w:i/>
          <w:iCs/>
          <w:noProof/>
        </w:rPr>
        <w:t>Hukum Perumahan</w:t>
      </w:r>
      <w:r w:rsidRPr="004D74FB">
        <w:rPr>
          <w:rFonts w:ascii="Times New Roman" w:hAnsi="Times New Roman" w:cs="Times New Roman"/>
          <w:noProof/>
        </w:rPr>
        <w:t xml:space="preserve"> (p. 2). https://books.google.co.id/books?id=t3zPqTnRjX0C&amp;dq=wrong+diet+pills&amp;source=gbs_navlinks_s</w:t>
      </w:r>
    </w:p>
    <w:p w14:paraId="67ED05FA" w14:textId="77777777"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hAnsi="Times New Roman" w:cs="Times New Roman"/>
          <w:noProof/>
        </w:rPr>
        <w:t xml:space="preserve">HAMSIR, H. (2022). </w:t>
      </w:r>
      <w:r w:rsidRPr="004D74FB">
        <w:rPr>
          <w:rFonts w:ascii="Times New Roman" w:hAnsi="Times New Roman" w:cs="Times New Roman"/>
          <w:i/>
          <w:iCs/>
          <w:noProof/>
        </w:rPr>
        <w:t>Rancang Bangun Aplikasi Media Pembelajaran Ipa Kelas 5 Sd Berbasis Macromedia Flash Pada Sdn 52 Pattedong</w:t>
      </w:r>
      <w:r w:rsidRPr="004D74FB">
        <w:rPr>
          <w:rFonts w:ascii="Times New Roman" w:hAnsi="Times New Roman" w:cs="Times New Roman"/>
          <w:noProof/>
        </w:rPr>
        <w:t>. 19–27. http://repository.uncp.ac.id/1754/%0Ahttp://repository.uncp.ac.id/1754/4/1704411019-HAMZAH HAMSIR-BAB I-II.pdf</w:t>
      </w:r>
    </w:p>
    <w:p w14:paraId="0B0B26E8" w14:textId="77777777"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hAnsi="Times New Roman" w:cs="Times New Roman"/>
          <w:noProof/>
        </w:rPr>
        <w:t xml:space="preserve">Nursyam, A. (2019). Peningkatan Minat Belajar Siswa Melalui Media Pembelajaran Berbasis Teknologi Informasi. </w:t>
      </w:r>
      <w:r w:rsidRPr="004D74FB">
        <w:rPr>
          <w:rFonts w:ascii="Times New Roman" w:hAnsi="Times New Roman" w:cs="Times New Roman"/>
          <w:i/>
          <w:iCs/>
          <w:noProof/>
        </w:rPr>
        <w:t>Ekspose: Jurnal Penelitian Hukum Dan Pendidikan</w:t>
      </w:r>
      <w:r w:rsidRPr="004D74FB">
        <w:rPr>
          <w:rFonts w:ascii="Times New Roman" w:hAnsi="Times New Roman" w:cs="Times New Roman"/>
          <w:noProof/>
        </w:rPr>
        <w:t xml:space="preserve">, </w:t>
      </w:r>
      <w:r w:rsidRPr="004D74FB">
        <w:rPr>
          <w:rFonts w:ascii="Times New Roman" w:hAnsi="Times New Roman" w:cs="Times New Roman"/>
          <w:i/>
          <w:iCs/>
          <w:noProof/>
        </w:rPr>
        <w:t>18</w:t>
      </w:r>
      <w:r w:rsidRPr="004D74FB">
        <w:rPr>
          <w:rFonts w:ascii="Times New Roman" w:hAnsi="Times New Roman" w:cs="Times New Roman"/>
          <w:noProof/>
        </w:rPr>
        <w:t>(1), 811–819. https://doi.org/10.30863/ekspose.v18i1.371</w:t>
      </w:r>
    </w:p>
    <w:p w14:paraId="45E05903" w14:textId="77777777"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hAnsi="Times New Roman" w:cs="Times New Roman"/>
          <w:noProof/>
        </w:rPr>
        <w:t xml:space="preserve">Purnamasari, N. L. (2019). Metode Addie pada Pengembangan Media Interaktif Adobe Flash pada Mata Pelajaran TIK. </w:t>
      </w:r>
      <w:r w:rsidRPr="004D74FB">
        <w:rPr>
          <w:rFonts w:ascii="Times New Roman" w:hAnsi="Times New Roman" w:cs="Times New Roman"/>
          <w:i/>
          <w:iCs/>
          <w:noProof/>
        </w:rPr>
        <w:t>Jurnal Pendidikan Dan Pembelajaran Anak Sekolah Dasar</w:t>
      </w:r>
      <w:r w:rsidRPr="004D74FB">
        <w:rPr>
          <w:rFonts w:ascii="Times New Roman" w:hAnsi="Times New Roman" w:cs="Times New Roman"/>
          <w:noProof/>
        </w:rPr>
        <w:t xml:space="preserve">, </w:t>
      </w:r>
      <w:r w:rsidRPr="004D74FB">
        <w:rPr>
          <w:rFonts w:ascii="Times New Roman" w:hAnsi="Times New Roman" w:cs="Times New Roman"/>
          <w:i/>
          <w:iCs/>
          <w:noProof/>
        </w:rPr>
        <w:t>5</w:t>
      </w:r>
      <w:r w:rsidRPr="004D74FB">
        <w:rPr>
          <w:rFonts w:ascii="Times New Roman" w:hAnsi="Times New Roman" w:cs="Times New Roman"/>
          <w:noProof/>
        </w:rPr>
        <w:t>(1), 23–30. https://jurnal.stkippgritulungagung.ac.id/index.php/pena-sd/article/view/1530</w:t>
      </w:r>
    </w:p>
    <w:p w14:paraId="4AC3B3E9" w14:textId="77777777"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hAnsi="Times New Roman" w:cs="Times New Roman"/>
          <w:noProof/>
        </w:rPr>
        <w:t xml:space="preserve">Rudjiono, D., Kom, S., Kom, M., Pd, S., Kom, M., Nugroho, S., Kom, S., Kom, M., Fitrianto, Y., &amp; Kom, M. (n.d.). </w:t>
      </w:r>
      <w:r w:rsidRPr="004D74FB">
        <w:rPr>
          <w:rFonts w:ascii="Times New Roman" w:hAnsi="Times New Roman" w:cs="Times New Roman"/>
          <w:i/>
          <w:iCs/>
          <w:noProof/>
        </w:rPr>
        <w:t>Data Penulis :</w:t>
      </w:r>
    </w:p>
    <w:p w14:paraId="50D9DA18" w14:textId="77777777" w:rsidR="00AB7EE4" w:rsidRPr="004D74FB" w:rsidRDefault="00AB7EE4" w:rsidP="004D74FB">
      <w:pPr>
        <w:widowControl w:val="0"/>
        <w:autoSpaceDE w:val="0"/>
        <w:autoSpaceDN w:val="0"/>
        <w:adjustRightInd w:val="0"/>
        <w:spacing w:after="0" w:line="360" w:lineRule="auto"/>
        <w:ind w:left="480" w:hanging="480"/>
        <w:rPr>
          <w:rFonts w:ascii="Times New Roman" w:hAnsi="Times New Roman" w:cs="Times New Roman"/>
          <w:noProof/>
        </w:rPr>
      </w:pPr>
      <w:r w:rsidRPr="004D74FB">
        <w:rPr>
          <w:rFonts w:ascii="Times New Roman" w:hAnsi="Times New Roman" w:cs="Times New Roman"/>
          <w:noProof/>
        </w:rPr>
        <w:t xml:space="preserve">Yuwanita, I., Dewi, H. I., &amp; Wicaksono, D. (2020). Pengaruh Metode Pembelajaran Dan Gaya Belajar Terhadap Hasil Belajar Ipa. </w:t>
      </w:r>
      <w:r w:rsidRPr="004D74FB">
        <w:rPr>
          <w:rFonts w:ascii="Times New Roman" w:hAnsi="Times New Roman" w:cs="Times New Roman"/>
          <w:i/>
          <w:iCs/>
          <w:noProof/>
        </w:rPr>
        <w:t>Instruksional</w:t>
      </w:r>
      <w:r w:rsidRPr="004D74FB">
        <w:rPr>
          <w:rFonts w:ascii="Times New Roman" w:hAnsi="Times New Roman" w:cs="Times New Roman"/>
          <w:noProof/>
        </w:rPr>
        <w:t xml:space="preserve">, </w:t>
      </w:r>
      <w:r w:rsidRPr="004D74FB">
        <w:rPr>
          <w:rFonts w:ascii="Times New Roman" w:hAnsi="Times New Roman" w:cs="Times New Roman"/>
          <w:i/>
          <w:iCs/>
          <w:noProof/>
        </w:rPr>
        <w:t>1</w:t>
      </w:r>
      <w:r w:rsidRPr="004D74FB">
        <w:rPr>
          <w:rFonts w:ascii="Times New Roman" w:hAnsi="Times New Roman" w:cs="Times New Roman"/>
          <w:noProof/>
        </w:rPr>
        <w:t>(2), 152. https://doi.org/10.24853/instruksional.1.2.152-158</w:t>
      </w:r>
    </w:p>
    <w:p w14:paraId="6189867A" w14:textId="1BBC2C90" w:rsidR="006D109A" w:rsidRPr="004D74FB" w:rsidRDefault="00AB7EE4" w:rsidP="004D74FB">
      <w:pPr>
        <w:spacing w:after="0" w:line="360" w:lineRule="auto"/>
        <w:ind w:firstLine="567"/>
        <w:jc w:val="both"/>
        <w:rPr>
          <w:rFonts w:ascii="Times New Roman" w:eastAsia="Times New Roman" w:hAnsi="Times New Roman" w:cs="Times New Roman"/>
          <w:b/>
        </w:rPr>
      </w:pPr>
      <w:r w:rsidRPr="004D74FB">
        <w:rPr>
          <w:rFonts w:ascii="Times New Roman" w:eastAsia="Times New Roman" w:hAnsi="Times New Roman" w:cs="Times New Roman"/>
          <w:b/>
        </w:rPr>
        <w:fldChar w:fldCharType="end"/>
      </w:r>
    </w:p>
    <w:sectPr w:rsidR="006D109A" w:rsidRPr="004D74FB" w:rsidSect="004D74FB">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701" w:left="1701" w:header="709" w:footer="709" w:gutter="0"/>
      <w:pgNumType w:start="1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5CCC8" w14:textId="77777777" w:rsidR="008E569A" w:rsidRDefault="008E569A">
      <w:pPr>
        <w:spacing w:after="0" w:line="240" w:lineRule="auto"/>
      </w:pPr>
      <w:r>
        <w:separator/>
      </w:r>
    </w:p>
  </w:endnote>
  <w:endnote w:type="continuationSeparator" w:id="0">
    <w:p w14:paraId="5621F5A1" w14:textId="77777777" w:rsidR="008E569A" w:rsidRDefault="008E5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933AB" w14:textId="3BEADBD2" w:rsidR="004745D0" w:rsidRPr="00231E50" w:rsidRDefault="004745D0" w:rsidP="004745D0">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t xml:space="preserve">    </w:t>
    </w:r>
  </w:p>
  <w:p w14:paraId="57202586"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074C7002"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1A71A68A"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29CDE271" w14:textId="77777777" w:rsidR="004D74FB" w:rsidRDefault="004D74FB" w:rsidP="004D74FB">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F01FB4">
      <w:rPr>
        <w:rFonts w:ascii="Tahoma" w:eastAsia="Tahoma" w:hAnsi="Tahoma" w:cs="Tahoma"/>
        <w:noProof/>
        <w:sz w:val="20"/>
        <w:szCs w:val="20"/>
      </w:rPr>
      <w:t>24</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lang w:val="en-US"/>
      </w:rPr>
      <w:t>JITI</w:t>
    </w:r>
    <w:r>
      <w:rPr>
        <w:rFonts w:ascii="Tahoma" w:eastAsia="Tahoma" w:hAnsi="Tahoma" w:cs="Tahoma"/>
        <w:sz w:val="20"/>
        <w:szCs w:val="20"/>
      </w:rPr>
      <w:t xml:space="preserve"> - VOLUME </w:t>
    </w:r>
    <w:r>
      <w:rPr>
        <w:rFonts w:ascii="Tahoma" w:eastAsia="Tahoma" w:hAnsi="Tahoma" w:cs="Tahoma"/>
        <w:sz w:val="20"/>
        <w:szCs w:val="20"/>
        <w:lang w:val="en-GB"/>
      </w:rPr>
      <w:t>2</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Juli</w:t>
    </w:r>
    <w:r>
      <w:rPr>
        <w:rFonts w:ascii="Tahoma" w:eastAsia="Tahoma" w:hAnsi="Tahoma" w:cs="Tahoma"/>
        <w:sz w:val="20"/>
        <w:szCs w:val="20"/>
      </w:rPr>
      <w:t xml:space="preserve"> 202</w:t>
    </w:r>
    <w:r>
      <w:rPr>
        <w:noProof/>
        <w:lang w:val="en-US"/>
      </w:rPr>
      <mc:AlternateContent>
        <mc:Choice Requires="wps">
          <w:drawing>
            <wp:anchor distT="0" distB="0" distL="114299" distR="114299" simplePos="0" relativeHeight="251675648" behindDoc="0" locked="0" layoutInCell="1" allowOverlap="1" wp14:anchorId="518192E1" wp14:editId="72EC9AD3">
              <wp:simplePos x="0" y="0"/>
              <wp:positionH relativeFrom="column">
                <wp:posOffset>228600</wp:posOffset>
              </wp:positionH>
              <wp:positionV relativeFrom="paragraph">
                <wp:posOffset>-63500</wp:posOffset>
              </wp:positionV>
              <wp:extent cx="0" cy="360045"/>
              <wp:effectExtent l="0" t="0" r="19050" b="20955"/>
              <wp:wrapNone/>
              <wp:docPr id="6" name="Straight Arrow Connector 6"/>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E2B1746" id="_x0000_t32" coordsize="21600,21600" o:spt="32" o:oned="t" path="m,l21600,21600e" filled="f">
              <v:path arrowok="t" fillok="f" o:connecttype="none"/>
              <o:lock v:ext="edit" shapetype="t"/>
            </v:shapetype>
            <v:shape id="Straight Arrow Connector 6" o:spid="_x0000_s1026" type="#_x0000_t32" style="position:absolute;margin-left:18pt;margin-top:-5pt;width:0;height:28.3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" strokeweight="1pt"/>
          </w:pict>
        </mc:Fallback>
      </mc:AlternateContent>
    </w:r>
    <w:r>
      <w:rPr>
        <w:noProof/>
        <w:lang w:val="en-US"/>
      </w:rPr>
      <mc:AlternateContent>
        <mc:Choice Requires="wps">
          <w:drawing>
            <wp:anchor distT="0" distB="0" distL="114300" distR="114300" simplePos="0" relativeHeight="251676672" behindDoc="0" locked="0" layoutInCell="1" allowOverlap="1" wp14:anchorId="79FC8FBA" wp14:editId="6922D52B">
              <wp:simplePos x="0" y="0"/>
              <wp:positionH relativeFrom="column">
                <wp:posOffset>355600</wp:posOffset>
              </wp:positionH>
              <wp:positionV relativeFrom="paragraph">
                <wp:posOffset>152400</wp:posOffset>
              </wp:positionV>
              <wp:extent cx="0" cy="12700"/>
              <wp:effectExtent l="0" t="0" r="19050" b="25400"/>
              <wp:wrapNone/>
              <wp:docPr id="7" name="Straight Arrow Connector 7"/>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7280B585" id="Straight Arrow Connector 7" o:spid="_x0000_s1026" type="#_x0000_t32" style="position:absolute;margin-left:28pt;margin-top:12pt;width:0;height: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4</w:t>
    </w:r>
  </w:p>
  <w:p w14:paraId="5A74E4FD" w14:textId="77777777" w:rsidR="004D74FB" w:rsidRDefault="004D74FB" w:rsidP="004D74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AD2D18" w14:textId="16A645A5" w:rsidR="004D74FB" w:rsidRDefault="004D74FB" w:rsidP="004D74FB">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F01FB4">
      <w:rPr>
        <w:rFonts w:ascii="Tahoma" w:eastAsia="Tahoma" w:hAnsi="Tahoma" w:cs="Tahoma"/>
        <w:noProof/>
        <w:sz w:val="20"/>
        <w:szCs w:val="20"/>
      </w:rPr>
      <w:t>23</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lang w:val="en-US"/>
      </w:rPr>
      <w:t>JITI</w:t>
    </w:r>
    <w:r>
      <w:rPr>
        <w:rFonts w:ascii="Tahoma" w:eastAsia="Tahoma" w:hAnsi="Tahoma" w:cs="Tahoma"/>
        <w:sz w:val="20"/>
        <w:szCs w:val="20"/>
      </w:rPr>
      <w:t xml:space="preserve"> - VOLUME </w:t>
    </w:r>
    <w:r>
      <w:rPr>
        <w:rFonts w:ascii="Tahoma" w:eastAsia="Tahoma" w:hAnsi="Tahoma" w:cs="Tahoma"/>
        <w:sz w:val="20"/>
        <w:szCs w:val="20"/>
        <w:lang w:val="en-GB"/>
      </w:rPr>
      <w:t>2</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Juli</w:t>
    </w:r>
    <w:r>
      <w:rPr>
        <w:rFonts w:ascii="Tahoma" w:eastAsia="Tahoma" w:hAnsi="Tahoma" w:cs="Tahoma"/>
        <w:sz w:val="20"/>
        <w:szCs w:val="20"/>
      </w:rPr>
      <w:t xml:space="preserve"> 202</w:t>
    </w:r>
    <w:r>
      <w:rPr>
        <w:noProof/>
        <w:lang w:val="en-US"/>
      </w:rPr>
      <mc:AlternateContent>
        <mc:Choice Requires="wps">
          <w:drawing>
            <wp:anchor distT="0" distB="0" distL="114299" distR="114299" simplePos="0" relativeHeight="251672576" behindDoc="0" locked="0" layoutInCell="1" allowOverlap="1" wp14:anchorId="13D4BC2D" wp14:editId="11E29A64">
              <wp:simplePos x="0" y="0"/>
              <wp:positionH relativeFrom="column">
                <wp:posOffset>228600</wp:posOffset>
              </wp:positionH>
              <wp:positionV relativeFrom="paragraph">
                <wp:posOffset>-63500</wp:posOffset>
              </wp:positionV>
              <wp:extent cx="0" cy="360045"/>
              <wp:effectExtent l="0" t="0" r="19050" b="20955"/>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1E6F1F8D"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" strokeweight="1pt"/>
          </w:pict>
        </mc:Fallback>
      </mc:AlternateContent>
    </w:r>
    <w:r>
      <w:rPr>
        <w:noProof/>
        <w:lang w:val="en-US"/>
      </w:rPr>
      <mc:AlternateContent>
        <mc:Choice Requires="wps">
          <w:drawing>
            <wp:anchor distT="0" distB="0" distL="114300" distR="114300" simplePos="0" relativeHeight="251673600" behindDoc="0" locked="0" layoutInCell="1" allowOverlap="1" wp14:anchorId="6343D772" wp14:editId="5381076C">
              <wp:simplePos x="0" y="0"/>
              <wp:positionH relativeFrom="column">
                <wp:posOffset>355600</wp:posOffset>
              </wp:positionH>
              <wp:positionV relativeFrom="paragraph">
                <wp:posOffset>152400</wp:posOffset>
              </wp:positionV>
              <wp:extent cx="0" cy="12700"/>
              <wp:effectExtent l="0" t="0" r="19050" b="25400"/>
              <wp:wrapNone/>
              <wp:docPr id="659" name="Straight Arrow Connector 659"/>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4033F029" id="Straight Arrow Connector 659" o:spid="_x0000_s1026" type="#_x0000_t32" style="position:absolute;margin-left:28pt;margin-top:12pt;width:0;height: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4</w:t>
    </w:r>
  </w:p>
  <w:p w14:paraId="64D35148" w14:textId="77777777" w:rsidR="004D74FB" w:rsidRDefault="004D74F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85DE7" w14:textId="5ACD7C8C" w:rsidR="004D74FB" w:rsidRDefault="004D74FB" w:rsidP="004D74FB">
    <w:pPr>
      <w:pBdr>
        <w:top w:val="single" w:sz="4" w:space="1" w:color="000000"/>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Received Mei</w:t>
    </w:r>
    <w:r>
      <w:rPr>
        <w:rFonts w:ascii="Arial" w:eastAsia="Arial" w:hAnsi="Arial" w:cs="Arial"/>
        <w:i/>
        <w:color w:val="000000"/>
        <w:sz w:val="20"/>
        <w:szCs w:val="20"/>
        <w:lang w:val="en-GB"/>
      </w:rPr>
      <w:t xml:space="preserve"> </w:t>
    </w:r>
    <w:r>
      <w:rPr>
        <w:rFonts w:ascii="Arial" w:eastAsia="Arial" w:hAnsi="Arial" w:cs="Arial"/>
        <w:i/>
        <w:color w:val="000000"/>
        <w:sz w:val="20"/>
        <w:szCs w:val="20"/>
        <w:lang w:val="en-US"/>
      </w:rPr>
      <w:t>31</w:t>
    </w:r>
    <w:r>
      <w:rPr>
        <w:rFonts w:ascii="Arial" w:eastAsia="Arial" w:hAnsi="Arial" w:cs="Arial"/>
        <w:i/>
        <w:color w:val="000000"/>
        <w:sz w:val="20"/>
        <w:szCs w:val="20"/>
      </w:rPr>
      <w:t>, 202</w:t>
    </w:r>
    <w:r>
      <w:rPr>
        <w:rFonts w:ascii="Arial" w:eastAsia="Arial" w:hAnsi="Arial" w:cs="Arial"/>
        <w:i/>
        <w:color w:val="000000"/>
        <w:sz w:val="20"/>
        <w:szCs w:val="20"/>
        <w:lang w:val="en-US"/>
      </w:rPr>
      <w:t>4</w:t>
    </w:r>
    <w:r>
      <w:rPr>
        <w:rFonts w:ascii="Arial" w:eastAsia="Arial" w:hAnsi="Arial" w:cs="Arial"/>
        <w:i/>
        <w:color w:val="000000"/>
        <w:sz w:val="20"/>
        <w:szCs w:val="20"/>
      </w:rPr>
      <w:t xml:space="preserve">; Revised </w:t>
    </w:r>
    <w:r>
      <w:rPr>
        <w:rFonts w:ascii="Arial" w:eastAsia="Arial" w:hAnsi="Arial" w:cs="Arial"/>
        <w:i/>
        <w:color w:val="000000"/>
        <w:sz w:val="20"/>
        <w:szCs w:val="20"/>
        <w:lang w:val="en-GB"/>
      </w:rPr>
      <w:t>Juni</w:t>
    </w:r>
    <w:r>
      <w:rPr>
        <w:rFonts w:ascii="Arial" w:eastAsia="Arial" w:hAnsi="Arial" w:cs="Arial"/>
        <w:i/>
        <w:color w:val="000000"/>
        <w:sz w:val="20"/>
        <w:szCs w:val="20"/>
      </w:rPr>
      <w:t xml:space="preserve">  </w:t>
    </w:r>
    <w:r>
      <w:rPr>
        <w:rFonts w:ascii="Arial" w:eastAsia="Arial" w:hAnsi="Arial" w:cs="Arial"/>
        <w:i/>
        <w:color w:val="000000"/>
        <w:sz w:val="20"/>
        <w:szCs w:val="20"/>
        <w:lang w:val="en-US"/>
      </w:rPr>
      <w:t>0</w:t>
    </w:r>
    <w:r>
      <w:rPr>
        <w:rFonts w:ascii="Arial" w:eastAsia="Arial" w:hAnsi="Arial" w:cs="Arial"/>
        <w:i/>
        <w:color w:val="000000"/>
        <w:sz w:val="20"/>
        <w:szCs w:val="20"/>
        <w:lang w:val="en-US"/>
      </w:rPr>
      <w:t>3</w:t>
    </w:r>
    <w:r>
      <w:rPr>
        <w:rFonts w:ascii="Arial" w:eastAsia="Arial" w:hAnsi="Arial" w:cs="Arial"/>
        <w:i/>
        <w:color w:val="000000"/>
        <w:sz w:val="20"/>
        <w:szCs w:val="20"/>
      </w:rPr>
      <w:t xml:space="preserve"> 202</w:t>
    </w:r>
    <w:r>
      <w:rPr>
        <w:rFonts w:ascii="Arial" w:eastAsia="Arial" w:hAnsi="Arial" w:cs="Arial"/>
        <w:i/>
        <w:color w:val="000000"/>
        <w:sz w:val="20"/>
        <w:szCs w:val="20"/>
        <w:lang w:val="en-US"/>
      </w:rPr>
      <w:t>4</w:t>
    </w:r>
    <w:r>
      <w:rPr>
        <w:rFonts w:ascii="Arial" w:eastAsia="Arial" w:hAnsi="Arial" w:cs="Arial"/>
        <w:i/>
        <w:color w:val="000000"/>
        <w:sz w:val="20"/>
        <w:szCs w:val="20"/>
      </w:rPr>
      <w:t xml:space="preserve">; </w:t>
    </w:r>
    <w:r>
      <w:rPr>
        <w:rFonts w:ascii="Arial" w:eastAsia="Arial" w:hAnsi="Arial" w:cs="Arial"/>
        <w:i/>
        <w:color w:val="000000"/>
        <w:sz w:val="20"/>
        <w:szCs w:val="20"/>
        <w:lang w:val="en-US"/>
      </w:rPr>
      <w:t>J</w:t>
    </w:r>
    <w:r>
      <w:rPr>
        <w:rFonts w:ascii="Arial" w:eastAsia="Arial" w:hAnsi="Arial" w:cs="Arial"/>
        <w:i/>
        <w:color w:val="000000"/>
        <w:sz w:val="20"/>
        <w:szCs w:val="20"/>
        <w:lang w:val="en-GB"/>
      </w:rPr>
      <w:t>uli</w:t>
    </w:r>
    <w:r>
      <w:rPr>
        <w:rFonts w:ascii="Arial" w:eastAsia="Arial" w:hAnsi="Arial" w:cs="Arial"/>
        <w:i/>
        <w:color w:val="000000"/>
        <w:sz w:val="20"/>
        <w:szCs w:val="20"/>
      </w:rPr>
      <w:t xml:space="preserve"> </w:t>
    </w:r>
    <w:r>
      <w:rPr>
        <w:rFonts w:ascii="Arial" w:eastAsia="Arial" w:hAnsi="Arial" w:cs="Arial"/>
        <w:i/>
        <w:color w:val="000000"/>
        <w:sz w:val="20"/>
        <w:szCs w:val="20"/>
        <w:lang w:val="en-US"/>
      </w:rPr>
      <w:t>01</w:t>
    </w:r>
    <w:r>
      <w:rPr>
        <w:rFonts w:ascii="Arial" w:eastAsia="Arial" w:hAnsi="Arial" w:cs="Arial"/>
        <w:i/>
        <w:color w:val="000000"/>
        <w:sz w:val="20"/>
        <w:szCs w:val="20"/>
      </w:rPr>
      <w:t>, 202</w:t>
    </w:r>
    <w:r>
      <w:rPr>
        <w:rFonts w:ascii="Arial" w:eastAsia="Arial" w:hAnsi="Arial" w:cs="Arial"/>
        <w:i/>
        <w:color w:val="000000"/>
        <w:sz w:val="20"/>
        <w:szCs w:val="20"/>
        <w:lang w:val="en-US"/>
      </w:rPr>
      <w:t>4</w:t>
    </w:r>
  </w:p>
  <w:p w14:paraId="4AE92631" w14:textId="107C1335" w:rsidR="004D74FB" w:rsidRPr="004D74FB" w:rsidRDefault="004D74FB" w:rsidP="004D74FB">
    <w:pPr>
      <w:pBdr>
        <w:top w:val="single" w:sz="4" w:space="1" w:color="000000"/>
      </w:pBdr>
      <w:spacing w:after="0" w:line="240" w:lineRule="auto"/>
      <w:rPr>
        <w:rFonts w:ascii="Libre Baskerville" w:eastAsia="Libre Baskerville" w:hAnsi="Libre Baskerville" w:cs="Libre Baskerville"/>
        <w:i/>
        <w:sz w:val="20"/>
        <w:szCs w:val="20"/>
      </w:rPr>
    </w:pPr>
    <w:r>
      <w:rPr>
        <w:rFonts w:ascii="Libre Baskerville" w:eastAsia="Libre Baskerville" w:hAnsi="Libre Baskerville" w:cs="Libre Baskerville"/>
        <w:i/>
        <w:color w:val="000000"/>
        <w:sz w:val="20"/>
        <w:szCs w:val="20"/>
      </w:rPr>
      <w:t>*</w:t>
    </w:r>
    <w:r>
      <w:t xml:space="preserve"> </w:t>
    </w:r>
    <w:r w:rsidRPr="004D74FB">
      <w:rPr>
        <w:rFonts w:ascii="Libre Baskerville" w:eastAsia="Libre Baskerville" w:hAnsi="Libre Baskerville" w:cs="Libre Baskerville"/>
        <w:color w:val="000000"/>
        <w:sz w:val="20"/>
        <w:szCs w:val="20"/>
      </w:rPr>
      <w:t>Fahmi Romisa</w:t>
    </w:r>
    <w:r>
      <w:rPr>
        <w:rFonts w:ascii="Libre Baskerville" w:eastAsia="Libre Baskerville" w:hAnsi="Libre Baskerville" w:cs="Libre Baskerville"/>
        <w:color w:val="000000"/>
        <w:sz w:val="20"/>
        <w:szCs w:val="20"/>
      </w:rPr>
      <w:t xml:space="preserve">, </w:t>
    </w:r>
    <w:r w:rsidRPr="004D74FB">
      <w:rPr>
        <w:rFonts w:ascii="Libre Baskerville" w:eastAsia="Libre Baskerville" w:hAnsi="Libre Baskerville" w:cs="Libre Baskerville"/>
        <w:i/>
        <w:color w:val="000000"/>
        <w:sz w:val="20"/>
        <w:szCs w:val="20"/>
      </w:rPr>
      <w:t>romy@fkip.unmul.ac.id</w:t>
    </w:r>
  </w:p>
  <w:p w14:paraId="6871558E" w14:textId="77777777" w:rsidR="00BB77EA" w:rsidRPr="004D74FB" w:rsidRDefault="00BB77EA" w:rsidP="004D74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158E56" w14:textId="77777777" w:rsidR="008E569A" w:rsidRDefault="008E569A">
      <w:pPr>
        <w:spacing w:after="0" w:line="240" w:lineRule="auto"/>
      </w:pPr>
      <w:r>
        <w:separator/>
      </w:r>
    </w:p>
  </w:footnote>
  <w:footnote w:type="continuationSeparator" w:id="0">
    <w:p w14:paraId="74FDEC86" w14:textId="77777777" w:rsidR="008E569A" w:rsidRDefault="008E56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A005EF"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C109403"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30B3066"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EA7A829" w14:textId="77777777" w:rsidR="004D74FB" w:rsidRDefault="004D74FB" w:rsidP="004D74FB">
    <w:pPr>
      <w:spacing w:after="0" w:line="240" w:lineRule="auto"/>
      <w:jc w:val="right"/>
      <w:rPr>
        <w:rFonts w:ascii="Times New Roman" w:eastAsia="Times New Roman" w:hAnsi="Times New Roman" w:cs="Times New Roman"/>
        <w:i/>
      </w:rPr>
    </w:pPr>
    <w:r w:rsidRPr="004D74FB">
      <w:rPr>
        <w:rFonts w:ascii="Times New Roman" w:eastAsia="Times New Roman" w:hAnsi="Times New Roman" w:cs="Times New Roman"/>
        <w:i/>
      </w:rPr>
      <w:t xml:space="preserve">Rancang Bangun Media Pembelajaran Interaktif </w:t>
    </w:r>
  </w:p>
  <w:p w14:paraId="60EB0529" w14:textId="77777777" w:rsidR="004D74FB" w:rsidRPr="004D74FB" w:rsidRDefault="004D74FB" w:rsidP="004D74FB">
    <w:pPr>
      <w:spacing w:after="0" w:line="240" w:lineRule="auto"/>
      <w:jc w:val="right"/>
      <w:rPr>
        <w:rFonts w:ascii="Times New Roman" w:eastAsia="Times New Roman" w:hAnsi="Times New Roman" w:cs="Times New Roman"/>
        <w:i/>
      </w:rPr>
    </w:pPr>
    <w:r w:rsidRPr="004D74FB">
      <w:rPr>
        <w:rFonts w:ascii="Times New Roman" w:eastAsia="Times New Roman" w:hAnsi="Times New Roman" w:cs="Times New Roman"/>
        <w:i/>
      </w:rPr>
      <w:t>pada Mata Pelajaran Desain Grafis</w:t>
    </w:r>
  </w:p>
  <w:p w14:paraId="681F27B0" w14:textId="3331CEB0" w:rsidR="00942D7E" w:rsidRDefault="00942D7E" w:rsidP="00942D7E">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p>
  <w:p w14:paraId="282049ED" w14:textId="2E1021B4" w:rsidR="00BB77EA" w:rsidRDefault="00BB77EA"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964B5" w14:textId="77777777" w:rsidR="004D74FB" w:rsidRDefault="004D74FB" w:rsidP="004D74FB">
    <w:pPr>
      <w:spacing w:after="0" w:line="240" w:lineRule="auto"/>
      <w:jc w:val="right"/>
      <w:rPr>
        <w:rFonts w:ascii="Times New Roman" w:eastAsia="Times New Roman" w:hAnsi="Times New Roman" w:cs="Times New Roman"/>
        <w:i/>
      </w:rPr>
    </w:pPr>
    <w:r w:rsidRPr="004D74FB">
      <w:rPr>
        <w:rFonts w:ascii="Times New Roman" w:eastAsia="Times New Roman" w:hAnsi="Times New Roman" w:cs="Times New Roman"/>
        <w:i/>
      </w:rPr>
      <w:t xml:space="preserve">Rancang Bangun Media Pembelajaran Interaktif </w:t>
    </w:r>
  </w:p>
  <w:p w14:paraId="19E22544" w14:textId="076950BE" w:rsidR="004D74FB" w:rsidRPr="004D74FB" w:rsidRDefault="004D74FB" w:rsidP="004D74FB">
    <w:pPr>
      <w:spacing w:after="0" w:line="240" w:lineRule="auto"/>
      <w:jc w:val="right"/>
      <w:rPr>
        <w:rFonts w:ascii="Times New Roman" w:eastAsia="Times New Roman" w:hAnsi="Times New Roman" w:cs="Times New Roman"/>
        <w:i/>
      </w:rPr>
    </w:pPr>
    <w:r w:rsidRPr="004D74FB">
      <w:rPr>
        <w:rFonts w:ascii="Times New Roman" w:eastAsia="Times New Roman" w:hAnsi="Times New Roman" w:cs="Times New Roman"/>
        <w:i/>
      </w:rPr>
      <w:t>pada Mata Pelajaran Desain Grafi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F19C3" w14:textId="77777777" w:rsidR="004D74FB" w:rsidRDefault="004D74FB" w:rsidP="004D74FB">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lang w:val="en-US"/>
      </w:rPr>
      <w:t>JURNAL ILMIAH SAINS TEKNOLOGI DAN INFORMASI</w:t>
    </w:r>
  </w:p>
  <w:p w14:paraId="1F4C371E" w14:textId="5BC6139C" w:rsidR="004D74FB" w:rsidRDefault="004D74FB" w:rsidP="004D74FB">
    <w:pPr>
      <w:tabs>
        <w:tab w:val="center" w:pos="4680"/>
        <w:tab w:val="right" w:pos="9360"/>
      </w:tabs>
      <w:spacing w:after="0" w:line="240" w:lineRule="auto"/>
      <w:jc w:val="right"/>
      <w:rPr>
        <w:rFonts w:ascii="Cambria" w:eastAsia="Cambria" w:hAnsi="Cambria" w:cs="Cambria"/>
        <w:b/>
        <w:lang w:val="en-US"/>
      </w:rPr>
    </w:pPr>
    <w:r>
      <w:rPr>
        <w:noProof/>
        <w:lang w:val="en-US"/>
      </w:rPr>
      <w:drawing>
        <wp:anchor distT="0" distB="0" distL="114300" distR="114300" simplePos="0" relativeHeight="251668480" behindDoc="0" locked="0" layoutInCell="1" allowOverlap="1" wp14:anchorId="4ACDE746" wp14:editId="0106BD28">
          <wp:simplePos x="0" y="0"/>
          <wp:positionH relativeFrom="column">
            <wp:posOffset>-213360</wp:posOffset>
          </wp:positionH>
          <wp:positionV relativeFrom="paragraph">
            <wp:posOffset>173990</wp:posOffset>
          </wp:positionV>
          <wp:extent cx="809625" cy="3238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eastAsia="Cambria" w:hAnsi="Cambria" w:cs="Cambria"/>
        <w:b/>
      </w:rPr>
      <w:t>Vol.</w:t>
    </w:r>
    <w:r>
      <w:rPr>
        <w:rFonts w:ascii="Cambria" w:eastAsia="Cambria" w:hAnsi="Cambria" w:cs="Cambria"/>
        <w:b/>
        <w:lang w:val="en-US"/>
      </w:rPr>
      <w:t>2</w:t>
    </w:r>
    <w:r>
      <w:rPr>
        <w:rFonts w:ascii="Cambria" w:eastAsia="Cambria" w:hAnsi="Cambria" w:cs="Cambria"/>
        <w:b/>
      </w:rPr>
      <w:t>, No.</w:t>
    </w:r>
    <w:r>
      <w:rPr>
        <w:rFonts w:ascii="Cambria" w:eastAsia="Cambria" w:hAnsi="Cambria" w:cs="Cambria"/>
        <w:b/>
        <w:lang w:val="en-US"/>
      </w:rPr>
      <w:t>3</w:t>
    </w:r>
    <w:r>
      <w:rPr>
        <w:rFonts w:ascii="Cambria" w:eastAsia="Cambria" w:hAnsi="Cambria" w:cs="Cambria"/>
        <w:b/>
      </w:rPr>
      <w:t xml:space="preserve"> </w:t>
    </w:r>
    <w:r>
      <w:rPr>
        <w:rFonts w:ascii="Cambria" w:eastAsia="Cambria" w:hAnsi="Cambria" w:cs="Cambria"/>
        <w:b/>
        <w:lang w:val="en-US"/>
      </w:rPr>
      <w:t>JULI</w:t>
    </w:r>
    <w:r>
      <w:rPr>
        <w:rFonts w:ascii="Cambria" w:eastAsia="Cambria" w:hAnsi="Cambria" w:cs="Cambria"/>
        <w:b/>
        <w:lang w:val="en-US"/>
      </w:rPr>
      <w:t xml:space="preserve"> </w:t>
    </w:r>
    <w:r>
      <w:rPr>
        <w:rFonts w:ascii="Cambria" w:eastAsia="Cambria" w:hAnsi="Cambria" w:cs="Cambria"/>
        <w:b/>
      </w:rPr>
      <w:t>202</w:t>
    </w:r>
    <w:r>
      <w:rPr>
        <w:rFonts w:ascii="Cambria" w:eastAsia="Cambria" w:hAnsi="Cambria" w:cs="Cambria"/>
        <w:b/>
        <w:lang w:val="en-US"/>
      </w:rPr>
      <w:t>4</w:t>
    </w:r>
  </w:p>
  <w:p w14:paraId="49EB353E" w14:textId="5502DFD3" w:rsidR="004D74FB" w:rsidRDefault="004D74FB" w:rsidP="004D74FB">
    <w:pPr>
      <w:tabs>
        <w:tab w:val="center" w:pos="4680"/>
        <w:tab w:val="right" w:pos="9360"/>
      </w:tabs>
      <w:spacing w:after="0" w:line="240" w:lineRule="auto"/>
      <w:jc w:val="right"/>
      <w:rPr>
        <w:lang w:val="en-US"/>
      </w:rPr>
    </w:pPr>
    <w:r>
      <w:rPr>
        <w:noProof/>
        <w:lang w:val="en-US"/>
      </w:rPr>
      <w:drawing>
        <wp:anchor distT="0" distB="0" distL="114300" distR="114300" simplePos="0" relativeHeight="251669504" behindDoc="0" locked="0" layoutInCell="1" allowOverlap="1" wp14:anchorId="582E5706" wp14:editId="66DC1CCA">
          <wp:simplePos x="0" y="0"/>
          <wp:positionH relativeFrom="column">
            <wp:posOffset>715645</wp:posOffset>
          </wp:positionH>
          <wp:positionV relativeFrom="paragraph">
            <wp:posOffset>45720</wp:posOffset>
          </wp:positionV>
          <wp:extent cx="838200" cy="2952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Pr>
        <w:rFonts w:ascii="Cambria" w:eastAsia="Cambria" w:hAnsi="Cambria" w:cs="Cambria"/>
      </w:rPr>
      <w:t xml:space="preserve">e-ISSN: </w:t>
    </w:r>
    <w:r>
      <w:rPr>
        <w:rFonts w:ascii="Cambria" w:eastAsia="Cambria" w:hAnsi="Cambria" w:cs="Cambria"/>
        <w:lang w:val="en-US"/>
      </w:rPr>
      <w:t>2964-3104</w:t>
    </w:r>
    <w:r>
      <w:rPr>
        <w:rFonts w:ascii="Cambria" w:eastAsia="Cambria" w:hAnsi="Cambria" w:cs="Cambria"/>
      </w:rPr>
      <w:t xml:space="preserve">; p-ISSN: </w:t>
    </w:r>
    <w:r>
      <w:rPr>
        <w:rFonts w:ascii="Cambria" w:eastAsia="Cambria" w:hAnsi="Cambria" w:cs="Cambria"/>
        <w:lang w:val="en-US"/>
      </w:rPr>
      <w:t>2964-3090</w:t>
    </w:r>
    <w:r>
      <w:rPr>
        <w:rFonts w:ascii="Cambria" w:eastAsia="Cambria" w:hAnsi="Cambria" w:cs="Cambria"/>
      </w:rPr>
      <w:t xml:space="preserve">, Hal </w:t>
    </w:r>
    <w:r>
      <w:rPr>
        <w:rFonts w:ascii="Cambria" w:eastAsia="Cambria" w:hAnsi="Cambria" w:cs="Cambria"/>
        <w:lang w:val="en-US"/>
      </w:rPr>
      <w:t>18</w:t>
    </w:r>
    <w:r>
      <w:rPr>
        <w:rFonts w:ascii="Cambria" w:eastAsia="Cambria" w:hAnsi="Cambria" w:cs="Cambria"/>
      </w:rPr>
      <w:t>-</w:t>
    </w:r>
    <w:r>
      <w:rPr>
        <w:rFonts w:ascii="Cambria" w:eastAsia="Cambria" w:hAnsi="Cambria" w:cs="Cambria"/>
        <w:lang w:val="en-US"/>
      </w:rPr>
      <w:t>2</w:t>
    </w:r>
    <w:r>
      <w:rPr>
        <w:rFonts w:ascii="Cambria" w:eastAsia="Cambria" w:hAnsi="Cambria" w:cs="Cambria"/>
        <w:lang w:val="en-US"/>
      </w:rPr>
      <w:t>4</w:t>
    </w:r>
  </w:p>
  <w:p w14:paraId="5F665FF7" w14:textId="62A5358B" w:rsidR="004D74FB" w:rsidRDefault="004D74FB" w:rsidP="004D74FB">
    <w:pPr>
      <w:shd w:val="clear" w:color="auto" w:fill="FFFFFF"/>
      <w:ind w:left="720"/>
      <w:jc w:val="right"/>
      <w:rPr>
        <w:rFonts w:ascii="Segoe UI" w:hAnsi="Segoe UI" w:cs="Segoe UI"/>
        <w:color w:val="000000"/>
        <w:sz w:val="21"/>
        <w:szCs w:val="21"/>
      </w:rPr>
    </w:pPr>
    <w:r>
      <w:rPr>
        <w:rFonts w:ascii="Times New Roman" w:eastAsia="Times New Roman" w:hAnsi="Times New Roman" w:cs="Times New Roman"/>
        <w:color w:val="000000"/>
        <w:sz w:val="24"/>
        <w:szCs w:val="24"/>
        <w:highlight w:val="white"/>
      </w:rPr>
      <w:t xml:space="preserve">DOI: </w:t>
    </w:r>
    <w:r w:rsidR="00F01FB4" w:rsidRPr="00F01FB4">
      <w:rPr>
        <w:rFonts w:ascii="Times New Roman" w:eastAsia="Times New Roman" w:hAnsi="Times New Roman" w:cs="Times New Roman"/>
        <w:color w:val="000000"/>
        <w:sz w:val="24"/>
        <w:szCs w:val="24"/>
      </w:rPr>
      <w:t>https://doi.org/10.59024/jiti.v2i3.778</w:t>
    </w:r>
    <w:r>
      <w:rPr>
        <w:noProof/>
        <w:lang w:val="en-US"/>
      </w:rPr>
      <mc:AlternateContent>
        <mc:Choice Requires="wps">
          <w:drawing>
            <wp:anchor distT="0" distB="0" distL="114300" distR="114300" simplePos="0" relativeHeight="251670528" behindDoc="0" locked="0" layoutInCell="1" allowOverlap="1" wp14:anchorId="04CD5EEB" wp14:editId="6A9BC7ED">
              <wp:simplePos x="0" y="0"/>
              <wp:positionH relativeFrom="column">
                <wp:posOffset>-330200</wp:posOffset>
              </wp:positionH>
              <wp:positionV relativeFrom="paragraph">
                <wp:posOffset>240030</wp:posOffset>
              </wp:positionV>
              <wp:extent cx="5935980" cy="19050"/>
              <wp:effectExtent l="0" t="0" r="26670" b="19050"/>
              <wp:wrapNone/>
              <wp:docPr id="2" name="Straight Arrow Connector 2"/>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CE76E0B" id="_x0000_t32" coordsize="21600,21600" o:spt="32" o:oned="t" path="m,l21600,21600e" filled="f">
              <v:path arrowok="t" fillok="f" o:connecttype="none"/>
              <o:lock v:ext="edit" shapetype="t"/>
            </v:shapetype>
            <v:shape id="Straight Arrow Connector 2" o:spid="_x0000_s1026" type="#_x0000_t32" style="position:absolute;margin-left:-26pt;margin-top:18.9pt;width:467.4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nsid w:val="2C753BC9"/>
    <w:multiLevelType w:val="hybridMultilevel"/>
    <w:tmpl w:val="1F44C1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2D4B4D1C"/>
    <w:multiLevelType w:val="hybridMultilevel"/>
    <w:tmpl w:val="4F8AB1C2"/>
    <w:lvl w:ilvl="0" w:tplc="08064072">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7CF399D"/>
    <w:multiLevelType w:val="hybridMultilevel"/>
    <w:tmpl w:val="F5600B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5">
    <w:nsid w:val="44385C1B"/>
    <w:multiLevelType w:val="hybridMultilevel"/>
    <w:tmpl w:val="9AFAF7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56F1183B"/>
    <w:multiLevelType w:val="hybridMultilevel"/>
    <w:tmpl w:val="7F984B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33174FE"/>
    <w:multiLevelType w:val="hybridMultilevel"/>
    <w:tmpl w:val="FA18FA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6"/>
  </w:num>
  <w:num w:numId="2">
    <w:abstractNumId w:val="4"/>
  </w:num>
  <w:num w:numId="3">
    <w:abstractNumId w:val="9"/>
  </w:num>
  <w:num w:numId="4">
    <w:abstractNumId w:val="0"/>
  </w:num>
  <w:num w:numId="5">
    <w:abstractNumId w:val="5"/>
  </w:num>
  <w:num w:numId="6">
    <w:abstractNumId w:val="8"/>
  </w:num>
  <w:num w:numId="7">
    <w:abstractNumId w:val="3"/>
  </w:num>
  <w:num w:numId="8">
    <w:abstractNumId w:val="2"/>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63375"/>
    <w:rsid w:val="00077810"/>
    <w:rsid w:val="000C7684"/>
    <w:rsid w:val="00172962"/>
    <w:rsid w:val="001A5FA5"/>
    <w:rsid w:val="001B3132"/>
    <w:rsid w:val="001E2A83"/>
    <w:rsid w:val="00231E50"/>
    <w:rsid w:val="002B2806"/>
    <w:rsid w:val="002B447B"/>
    <w:rsid w:val="003007AB"/>
    <w:rsid w:val="003143E4"/>
    <w:rsid w:val="00390012"/>
    <w:rsid w:val="003D3CCF"/>
    <w:rsid w:val="003D7073"/>
    <w:rsid w:val="003E5454"/>
    <w:rsid w:val="004503E3"/>
    <w:rsid w:val="004522C1"/>
    <w:rsid w:val="004555BB"/>
    <w:rsid w:val="004745D0"/>
    <w:rsid w:val="004B1110"/>
    <w:rsid w:val="004C7C53"/>
    <w:rsid w:val="004D74FB"/>
    <w:rsid w:val="004F56F6"/>
    <w:rsid w:val="0055430B"/>
    <w:rsid w:val="005B32C8"/>
    <w:rsid w:val="005C7E86"/>
    <w:rsid w:val="005D6029"/>
    <w:rsid w:val="00647B55"/>
    <w:rsid w:val="006D109A"/>
    <w:rsid w:val="006E242B"/>
    <w:rsid w:val="0070479C"/>
    <w:rsid w:val="00737C26"/>
    <w:rsid w:val="007672A2"/>
    <w:rsid w:val="00780277"/>
    <w:rsid w:val="007C17C4"/>
    <w:rsid w:val="007E5B21"/>
    <w:rsid w:val="00805282"/>
    <w:rsid w:val="00814113"/>
    <w:rsid w:val="008D316D"/>
    <w:rsid w:val="008E569A"/>
    <w:rsid w:val="00942D7E"/>
    <w:rsid w:val="00954138"/>
    <w:rsid w:val="00A244EC"/>
    <w:rsid w:val="00A61F1C"/>
    <w:rsid w:val="00A76143"/>
    <w:rsid w:val="00A944A2"/>
    <w:rsid w:val="00AB7EE4"/>
    <w:rsid w:val="00AD1E3B"/>
    <w:rsid w:val="00B17825"/>
    <w:rsid w:val="00B222BC"/>
    <w:rsid w:val="00B72BDA"/>
    <w:rsid w:val="00BB77EA"/>
    <w:rsid w:val="00C12D2C"/>
    <w:rsid w:val="00C56142"/>
    <w:rsid w:val="00C676F1"/>
    <w:rsid w:val="00C868D9"/>
    <w:rsid w:val="00CC14EE"/>
    <w:rsid w:val="00D525ED"/>
    <w:rsid w:val="00D5536F"/>
    <w:rsid w:val="00D91DA8"/>
    <w:rsid w:val="00DA728B"/>
    <w:rsid w:val="00F01FB4"/>
    <w:rsid w:val="00F4399A"/>
    <w:rsid w:val="00FF51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0ED1B"/>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
    <w:name w:val="Unresolved Mention"/>
    <w:basedOn w:val="DefaultParagraphFont"/>
    <w:uiPriority w:val="99"/>
    <w:semiHidden/>
    <w:unhideWhenUsed/>
    <w:rsid w:val="00A61F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47038">
      <w:bodyDiv w:val="1"/>
      <w:marLeft w:val="0"/>
      <w:marRight w:val="0"/>
      <w:marTop w:val="0"/>
      <w:marBottom w:val="0"/>
      <w:divBdr>
        <w:top w:val="none" w:sz="0" w:space="0" w:color="auto"/>
        <w:left w:val="none" w:sz="0" w:space="0" w:color="auto"/>
        <w:bottom w:val="none" w:sz="0" w:space="0" w:color="auto"/>
        <w:right w:val="none" w:sz="0" w:space="0" w:color="auto"/>
      </w:divBdr>
    </w:div>
    <w:div w:id="444807215">
      <w:bodyDiv w:val="1"/>
      <w:marLeft w:val="0"/>
      <w:marRight w:val="0"/>
      <w:marTop w:val="0"/>
      <w:marBottom w:val="0"/>
      <w:divBdr>
        <w:top w:val="none" w:sz="0" w:space="0" w:color="auto"/>
        <w:left w:val="none" w:sz="0" w:space="0" w:color="auto"/>
        <w:bottom w:val="none" w:sz="0" w:space="0" w:color="auto"/>
        <w:right w:val="none" w:sz="0" w:space="0" w:color="auto"/>
      </w:divBdr>
    </w:div>
    <w:div w:id="779419650">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2CD272-F81D-46FD-9A6D-BFC795101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4160</Words>
  <Characters>2371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Windows User</cp:lastModifiedBy>
  <cp:revision>3</cp:revision>
  <dcterms:created xsi:type="dcterms:W3CDTF">2024-06-02T22:31:00Z</dcterms:created>
  <dcterms:modified xsi:type="dcterms:W3CDTF">2024-06-0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05d328d-b8c6-37af-a8b1-637d2a397960</vt:lpwstr>
  </property>
  <property fmtid="{D5CDD505-2E9C-101B-9397-08002B2CF9AE}" pid="24" name="Mendeley Citation Style_1">
    <vt:lpwstr>http://www.zotero.org/styles/apa</vt:lpwstr>
  </property>
</Properties>
</file>